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1015" w:rsidRDefault="00614814">
      <w:pPr>
        <w:pStyle w:val="1"/>
        <w:rPr>
          <w:rFonts w:ascii="Times New Roman" w:hAnsi="Times New Roman" w:hint="default"/>
          <w:b w:val="0"/>
          <w:sz w:val="28"/>
          <w:szCs w:val="28"/>
        </w:rPr>
      </w:pPr>
      <w:r>
        <w:rPr>
          <w:rFonts w:ascii="Times New Roman" w:hAnsi="Times New Roman"/>
          <w:b w:val="0"/>
          <w:sz w:val="28"/>
          <w:szCs w:val="28"/>
        </w:rPr>
        <w:t>Supporting information for:</w:t>
      </w:r>
    </w:p>
    <w:p w:rsidR="00651015" w:rsidRDefault="00651015">
      <w:pPr>
        <w:pStyle w:val="1"/>
        <w:spacing w:beforeAutospacing="0" w:afterAutospacing="0" w:line="480" w:lineRule="auto"/>
        <w:jc w:val="center"/>
        <w:rPr>
          <w:rFonts w:ascii="Times New Roman" w:hAnsi="Times New Roman" w:hint="default"/>
          <w:sz w:val="28"/>
          <w:szCs w:val="28"/>
        </w:rPr>
      </w:pPr>
    </w:p>
    <w:p w:rsidR="00B05DC3" w:rsidRPr="00B05DC3" w:rsidRDefault="00B05DC3" w:rsidP="00B05DC3">
      <w:pPr>
        <w:keepNext/>
        <w:keepLines/>
        <w:snapToGrid w:val="0"/>
        <w:spacing w:line="480" w:lineRule="auto"/>
        <w:outlineLvl w:val="0"/>
        <w:rPr>
          <w:rFonts w:ascii="Times New Roman" w:hAnsi="Times New Roman"/>
          <w:b/>
          <w:bCs/>
          <w:color w:val="000000" w:themeColor="text1"/>
          <w:kern w:val="44"/>
          <w:sz w:val="24"/>
        </w:rPr>
      </w:pPr>
      <w:bookmarkStart w:id="0" w:name="OLE_LINK2"/>
      <w:bookmarkStart w:id="1" w:name="OLE_LINK136"/>
      <w:bookmarkStart w:id="2" w:name="OLE_LINK52"/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>Coproduction of 5-</w:t>
      </w:r>
      <w:bookmarkStart w:id="3" w:name="OLE_LINK22"/>
      <w:bookmarkStart w:id="4" w:name="OLE_LINK27"/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>Aminovalerate</w:t>
      </w:r>
      <w:bookmarkEnd w:id="3"/>
      <w:bookmarkEnd w:id="4"/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 xml:space="preserve"> and </w:t>
      </w:r>
      <w:r w:rsidRPr="00B05DC3">
        <w:rPr>
          <w:rFonts w:ascii="Times New Roman" w:eastAsia="等线" w:hAnsi="Times New Roman"/>
          <w:b/>
          <w:bCs/>
          <w:color w:val="000000" w:themeColor="text1"/>
          <w:kern w:val="44"/>
          <w:sz w:val="24"/>
        </w:rPr>
        <w:t>δ</w:t>
      </w:r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>-</w:t>
      </w:r>
      <w:proofErr w:type="spellStart"/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>Valerolactam</w:t>
      </w:r>
      <w:proofErr w:type="spellEnd"/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 xml:space="preserve"> for the Syn</w:t>
      </w:r>
      <w:r w:rsidR="00C63950">
        <w:rPr>
          <w:rFonts w:ascii="Times New Roman" w:hAnsi="Times New Roman"/>
          <w:b/>
          <w:bCs/>
          <w:color w:val="000000" w:themeColor="text1"/>
          <w:kern w:val="44"/>
          <w:sz w:val="24"/>
        </w:rPr>
        <w:t xml:space="preserve">thesis of Nylon 5 from </w:t>
      </w:r>
      <w:r w:rsidRPr="00B05DC3">
        <w:rPr>
          <w:rFonts w:ascii="Times New Roman" w:hAnsi="Times New Roman"/>
          <w:b/>
          <w:bCs/>
          <w:color w:val="000000" w:themeColor="text1"/>
          <w:kern w:val="44"/>
          <w:sz w:val="24"/>
        </w:rPr>
        <w:t xml:space="preserve">L-Lysine in </w:t>
      </w:r>
      <w:r w:rsidRPr="00B05DC3">
        <w:rPr>
          <w:rFonts w:ascii="Times New Roman" w:hAnsi="Times New Roman"/>
          <w:b/>
          <w:bCs/>
          <w:i/>
          <w:color w:val="000000" w:themeColor="text1"/>
          <w:kern w:val="44"/>
          <w:sz w:val="24"/>
        </w:rPr>
        <w:t>Escherichia coli</w:t>
      </w:r>
      <w:bookmarkEnd w:id="0"/>
      <w:bookmarkEnd w:id="1"/>
    </w:p>
    <w:bookmarkEnd w:id="2"/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sz w:val="24"/>
        </w:rPr>
      </w:pP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b/>
          <w:bCs/>
          <w:sz w:val="24"/>
          <w:vertAlign w:val="superscript"/>
        </w:rPr>
      </w:pPr>
      <w:proofErr w:type="spellStart"/>
      <w:r w:rsidRPr="00B05DC3">
        <w:rPr>
          <w:rFonts w:ascii="Times New Roman" w:hAnsi="Times New Roman"/>
          <w:b/>
          <w:bCs/>
          <w:sz w:val="24"/>
        </w:rPr>
        <w:t>Jie</w:t>
      </w:r>
      <w:proofErr w:type="spellEnd"/>
      <w:r w:rsidRPr="00B05DC3">
        <w:rPr>
          <w:rFonts w:ascii="Times New Roman" w:hAnsi="Times New Roman"/>
          <w:b/>
          <w:bCs/>
          <w:sz w:val="24"/>
        </w:rPr>
        <w:t xml:space="preserve"> Cheng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1</w:t>
      </w:r>
      <w:r w:rsidRPr="00B05DC3">
        <w:rPr>
          <w:rFonts w:ascii="Times New Roman" w:hAnsi="Times New Roman"/>
          <w:b/>
          <w:bCs/>
          <w:sz w:val="24"/>
        </w:rPr>
        <w:t xml:space="preserve">, </w:t>
      </w:r>
      <w:proofErr w:type="spellStart"/>
      <w:r w:rsidRPr="00B05DC3">
        <w:rPr>
          <w:rFonts w:ascii="Times New Roman" w:hAnsi="Times New Roman"/>
          <w:b/>
          <w:bCs/>
          <w:sz w:val="24"/>
        </w:rPr>
        <w:t>Wenying</w:t>
      </w:r>
      <w:proofErr w:type="spellEnd"/>
      <w:r w:rsidRPr="00B05DC3">
        <w:rPr>
          <w:rFonts w:ascii="Times New Roman" w:hAnsi="Times New Roman"/>
          <w:b/>
          <w:bCs/>
          <w:sz w:val="24"/>
        </w:rPr>
        <w:t xml:space="preserve"> Tu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1</w:t>
      </w:r>
      <w:proofErr w:type="gramStart"/>
      <w:r w:rsidRPr="00B05DC3">
        <w:rPr>
          <w:rFonts w:ascii="Times New Roman" w:hAnsi="Times New Roman"/>
          <w:b/>
          <w:bCs/>
          <w:sz w:val="24"/>
          <w:vertAlign w:val="superscript"/>
        </w:rPr>
        <w:t>,2</w:t>
      </w:r>
      <w:proofErr w:type="gramEnd"/>
      <w:r w:rsidRPr="00B05DC3">
        <w:rPr>
          <w:rFonts w:ascii="Times New Roman" w:hAnsi="Times New Roman"/>
          <w:b/>
          <w:bCs/>
          <w:sz w:val="24"/>
        </w:rPr>
        <w:t xml:space="preserve">, </w:t>
      </w:r>
      <w:bookmarkStart w:id="5" w:name="OLE_LINK31"/>
      <w:r w:rsidRPr="00B05DC3">
        <w:rPr>
          <w:rFonts w:ascii="Times New Roman" w:hAnsi="Times New Roman"/>
          <w:b/>
          <w:bCs/>
          <w:sz w:val="24"/>
        </w:rPr>
        <w:t>Zhou Luo</w:t>
      </w:r>
      <w:bookmarkEnd w:id="5"/>
      <w:r w:rsidRPr="00B05DC3">
        <w:rPr>
          <w:rFonts w:ascii="Times New Roman" w:hAnsi="Times New Roman"/>
          <w:b/>
          <w:bCs/>
          <w:sz w:val="24"/>
          <w:vertAlign w:val="superscript"/>
        </w:rPr>
        <w:t>1,3</w:t>
      </w:r>
      <w:r w:rsidRPr="00B05DC3">
        <w:rPr>
          <w:rFonts w:ascii="Times New Roman" w:hAnsi="Times New Roman"/>
          <w:b/>
          <w:bCs/>
          <w:sz w:val="24"/>
        </w:rPr>
        <w:t>, Li Liang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1</w:t>
      </w:r>
      <w:r w:rsidRPr="00B05DC3">
        <w:rPr>
          <w:rFonts w:ascii="Times New Roman" w:hAnsi="Times New Roman"/>
          <w:b/>
          <w:bCs/>
          <w:sz w:val="24"/>
        </w:rPr>
        <w:t xml:space="preserve">, </w:t>
      </w:r>
      <w:proofErr w:type="spellStart"/>
      <w:r w:rsidRPr="00B05DC3">
        <w:rPr>
          <w:rFonts w:ascii="Times New Roman" w:hAnsi="Times New Roman"/>
          <w:b/>
          <w:bCs/>
          <w:sz w:val="24"/>
        </w:rPr>
        <w:t>Xinghua</w:t>
      </w:r>
      <w:proofErr w:type="spellEnd"/>
      <w:r w:rsidRPr="00B05DC3">
        <w:rPr>
          <w:rFonts w:ascii="Times New Roman" w:hAnsi="Times New Roman"/>
          <w:b/>
          <w:bCs/>
          <w:sz w:val="24"/>
        </w:rPr>
        <w:t xml:space="preserve"> Gou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1</w:t>
      </w:r>
      <w:r w:rsidRPr="00B05DC3">
        <w:rPr>
          <w:rFonts w:ascii="Times New Roman" w:hAnsi="Times New Roman"/>
          <w:b/>
          <w:bCs/>
          <w:sz w:val="24"/>
        </w:rPr>
        <w:t xml:space="preserve">, </w:t>
      </w:r>
      <w:proofErr w:type="spellStart"/>
      <w:r w:rsidRPr="00B05DC3">
        <w:rPr>
          <w:rFonts w:ascii="Times New Roman" w:hAnsi="Times New Roman"/>
          <w:b/>
          <w:bCs/>
          <w:sz w:val="24"/>
        </w:rPr>
        <w:t>Xinhui</w:t>
      </w:r>
      <w:proofErr w:type="spellEnd"/>
      <w:r w:rsidRPr="00B05DC3">
        <w:rPr>
          <w:rFonts w:ascii="Times New Roman" w:hAnsi="Times New Roman"/>
          <w:b/>
          <w:bCs/>
          <w:sz w:val="24"/>
        </w:rPr>
        <w:t xml:space="preserve"> Wang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1</w:t>
      </w:r>
      <w:r w:rsidRPr="00B05DC3">
        <w:rPr>
          <w:rFonts w:ascii="Times New Roman" w:hAnsi="Times New Roman"/>
          <w:b/>
          <w:bCs/>
          <w:sz w:val="24"/>
        </w:rPr>
        <w:t>, Chao Liu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2</w:t>
      </w:r>
      <w:r w:rsidRPr="00B05DC3">
        <w:rPr>
          <w:rFonts w:ascii="Times New Roman" w:hAnsi="Times New Roman"/>
          <w:b/>
          <w:bCs/>
          <w:sz w:val="24"/>
        </w:rPr>
        <w:t xml:space="preserve">*, </w:t>
      </w:r>
      <w:proofErr w:type="spellStart"/>
      <w:r w:rsidRPr="00B05DC3">
        <w:rPr>
          <w:rFonts w:ascii="Times New Roman" w:hAnsi="Times New Roman"/>
          <w:b/>
          <w:bCs/>
          <w:sz w:val="24"/>
        </w:rPr>
        <w:t>Guoqiang</w:t>
      </w:r>
      <w:proofErr w:type="spellEnd"/>
      <w:r w:rsidRPr="00B05DC3">
        <w:rPr>
          <w:rFonts w:ascii="Times New Roman" w:hAnsi="Times New Roman"/>
          <w:b/>
          <w:bCs/>
          <w:sz w:val="24"/>
        </w:rPr>
        <w:t xml:space="preserve"> Zhang</w:t>
      </w:r>
      <w:r w:rsidRPr="00B05DC3">
        <w:rPr>
          <w:rFonts w:ascii="Times New Roman" w:hAnsi="Times New Roman"/>
          <w:b/>
          <w:bCs/>
          <w:sz w:val="24"/>
          <w:vertAlign w:val="superscript"/>
        </w:rPr>
        <w:t>3</w:t>
      </w:r>
      <w:r w:rsidRPr="00B05DC3">
        <w:rPr>
          <w:rFonts w:ascii="Times New Roman" w:hAnsi="Times New Roman"/>
          <w:b/>
          <w:bCs/>
          <w:sz w:val="24"/>
        </w:rPr>
        <w:t>*</w:t>
      </w: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b/>
          <w:bCs/>
          <w:sz w:val="24"/>
          <w:vertAlign w:val="superscript"/>
        </w:rPr>
      </w:pP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color w:val="000000"/>
          <w:sz w:val="24"/>
          <w:vertAlign w:val="superscript"/>
        </w:rPr>
      </w:pPr>
      <w:r w:rsidRPr="00B05DC3">
        <w:rPr>
          <w:rFonts w:ascii="Times New Roman" w:hAnsi="Times New Roman"/>
          <w:sz w:val="24"/>
          <w:vertAlign w:val="superscript"/>
        </w:rPr>
        <w:t>1</w:t>
      </w:r>
      <w:r w:rsidRPr="00B05DC3">
        <w:rPr>
          <w:rFonts w:ascii="Times New Roman" w:hAnsi="Times New Roman"/>
          <w:i/>
          <w:sz w:val="24"/>
        </w:rPr>
        <w:t>Key Laboratory of Medicinal and Edible Plants Resources Development of Sichuan Education Department</w:t>
      </w:r>
      <w:r w:rsidRPr="00B05DC3">
        <w:rPr>
          <w:rFonts w:ascii="Times New Roman" w:hAnsi="Times New Roman" w:hint="eastAsia"/>
          <w:i/>
          <w:sz w:val="24"/>
        </w:rPr>
        <w:t>,</w:t>
      </w:r>
      <w:r w:rsidRPr="00B05DC3">
        <w:rPr>
          <w:rFonts w:ascii="Times New Roman" w:hAnsi="Times New Roman"/>
          <w:i/>
          <w:sz w:val="24"/>
        </w:rPr>
        <w:t xml:space="preserve"> Sichuan Industrial Institute of </w:t>
      </w:r>
      <w:r w:rsidRPr="00B05DC3">
        <w:rPr>
          <w:rFonts w:ascii="Times New Roman" w:hAnsi="Times New Roman" w:hint="eastAsia"/>
          <w:i/>
          <w:sz w:val="24"/>
        </w:rPr>
        <w:t>A</w:t>
      </w:r>
      <w:r w:rsidRPr="00B05DC3">
        <w:rPr>
          <w:rFonts w:ascii="Times New Roman" w:hAnsi="Times New Roman"/>
          <w:i/>
          <w:sz w:val="24"/>
        </w:rPr>
        <w:t>ntibiotics</w:t>
      </w:r>
      <w:r w:rsidRPr="00B05DC3">
        <w:rPr>
          <w:rFonts w:ascii="Times New Roman" w:hAnsi="Times New Roman" w:hint="eastAsia"/>
          <w:i/>
          <w:sz w:val="24"/>
        </w:rPr>
        <w:t>,</w:t>
      </w:r>
      <w:r w:rsidRPr="00B05DC3">
        <w:rPr>
          <w:rFonts w:ascii="Times New Roman" w:hAnsi="Times New Roman"/>
          <w:i/>
          <w:sz w:val="24"/>
        </w:rPr>
        <w:t xml:space="preserve"> </w:t>
      </w:r>
      <w:r w:rsidRPr="00B05DC3">
        <w:rPr>
          <w:rFonts w:ascii="Times New Roman" w:hAnsi="Times New Roman" w:hint="eastAsia"/>
          <w:i/>
          <w:sz w:val="24"/>
        </w:rPr>
        <w:t xml:space="preserve">Chengdu </w:t>
      </w:r>
      <w:r w:rsidRPr="00B05DC3">
        <w:rPr>
          <w:rFonts w:ascii="Times New Roman" w:hAnsi="Times New Roman"/>
          <w:i/>
          <w:sz w:val="24"/>
        </w:rPr>
        <w:t xml:space="preserve">University, Chengdu </w:t>
      </w:r>
      <w:r w:rsidRPr="00B05DC3">
        <w:rPr>
          <w:rFonts w:ascii="Times New Roman" w:hAnsi="Times New Roman"/>
          <w:i/>
          <w:color w:val="000000"/>
          <w:sz w:val="24"/>
        </w:rPr>
        <w:t>610106, P. R. China</w:t>
      </w: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i/>
          <w:color w:val="000000"/>
          <w:sz w:val="24"/>
        </w:rPr>
      </w:pPr>
      <w:r w:rsidRPr="00B05DC3">
        <w:rPr>
          <w:rFonts w:ascii="Times New Roman" w:hAnsi="Times New Roman"/>
          <w:color w:val="000000"/>
          <w:sz w:val="24"/>
          <w:vertAlign w:val="superscript"/>
        </w:rPr>
        <w:t>2</w:t>
      </w:r>
      <w:r w:rsidRPr="00B05DC3">
        <w:rPr>
          <w:rFonts w:ascii="Times New Roman" w:hAnsi="Times New Roman"/>
          <w:i/>
          <w:color w:val="000000"/>
          <w:sz w:val="24"/>
        </w:rPr>
        <w:t xml:space="preserve">Key Laboratory of Industrial Biotechnology, Ministry of Education, </w:t>
      </w:r>
      <w:proofErr w:type="spellStart"/>
      <w:r w:rsidRPr="00B05DC3">
        <w:rPr>
          <w:rFonts w:ascii="Times New Roman" w:hAnsi="Times New Roman"/>
          <w:i/>
          <w:color w:val="000000"/>
          <w:sz w:val="24"/>
        </w:rPr>
        <w:t>Jiangnan</w:t>
      </w:r>
      <w:proofErr w:type="spellEnd"/>
      <w:r w:rsidRPr="00B05DC3">
        <w:rPr>
          <w:rFonts w:ascii="Times New Roman" w:hAnsi="Times New Roman"/>
          <w:i/>
          <w:color w:val="000000"/>
          <w:sz w:val="24"/>
        </w:rPr>
        <w:t xml:space="preserve"> University, Wuxi 214122, P. R. China</w:t>
      </w: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sz w:val="24"/>
        </w:rPr>
      </w:pPr>
      <w:r w:rsidRPr="00B05DC3">
        <w:rPr>
          <w:rFonts w:ascii="Times New Roman" w:hAnsi="Times New Roman"/>
          <w:sz w:val="24"/>
          <w:vertAlign w:val="superscript"/>
        </w:rPr>
        <w:t>3</w:t>
      </w:r>
      <w:bookmarkStart w:id="6" w:name="OLE_LINK41"/>
      <w:r w:rsidRPr="00B05DC3">
        <w:rPr>
          <w:rFonts w:ascii="Times New Roman" w:hAnsi="Times New Roman"/>
          <w:i/>
          <w:color w:val="000000"/>
          <w:sz w:val="24"/>
        </w:rPr>
        <w:t xml:space="preserve">National Engineering Laboratory for Cereal Fermentation Technology, </w:t>
      </w:r>
      <w:proofErr w:type="spellStart"/>
      <w:r w:rsidRPr="00B05DC3">
        <w:rPr>
          <w:rFonts w:ascii="Times New Roman" w:hAnsi="Times New Roman"/>
          <w:i/>
          <w:color w:val="000000"/>
          <w:sz w:val="24"/>
        </w:rPr>
        <w:t>Jiangnan</w:t>
      </w:r>
      <w:proofErr w:type="spellEnd"/>
      <w:r w:rsidRPr="00B05DC3">
        <w:rPr>
          <w:rFonts w:ascii="Times New Roman" w:hAnsi="Times New Roman"/>
          <w:i/>
          <w:color w:val="000000"/>
          <w:sz w:val="24"/>
        </w:rPr>
        <w:t xml:space="preserve"> University, Wuxi 214122, P. R. China</w:t>
      </w:r>
      <w:bookmarkEnd w:id="6"/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sz w:val="24"/>
        </w:rPr>
      </w:pP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sz w:val="24"/>
        </w:rPr>
      </w:pPr>
    </w:p>
    <w:p w:rsidR="00B05DC3" w:rsidRPr="00B05DC3" w:rsidRDefault="00B05DC3" w:rsidP="00B05DC3">
      <w:pPr>
        <w:snapToGrid w:val="0"/>
        <w:spacing w:line="480" w:lineRule="auto"/>
        <w:jc w:val="left"/>
        <w:rPr>
          <w:rFonts w:ascii="Times New Roman" w:hAnsi="Times New Roman"/>
          <w:bCs/>
          <w:sz w:val="24"/>
        </w:rPr>
      </w:pPr>
      <w:r w:rsidRPr="00B05DC3">
        <w:rPr>
          <w:rFonts w:ascii="Times New Roman" w:hAnsi="Times New Roman"/>
          <w:bCs/>
          <w:sz w:val="24"/>
          <w:vertAlign w:val="superscript"/>
        </w:rPr>
        <w:sym w:font="Symbol" w:char="F02A"/>
      </w:r>
      <w:r w:rsidRPr="00B05DC3">
        <w:rPr>
          <w:rFonts w:ascii="Times New Roman" w:hAnsi="Times New Roman"/>
          <w:bCs/>
          <w:sz w:val="24"/>
        </w:rPr>
        <w:t xml:space="preserve"> Address Correspondence: </w:t>
      </w:r>
    </w:p>
    <w:p w:rsidR="00B05DC3" w:rsidRPr="00B05DC3" w:rsidRDefault="00B05DC3" w:rsidP="00B05DC3">
      <w:pPr>
        <w:snapToGrid w:val="0"/>
        <w:spacing w:line="480" w:lineRule="auto"/>
        <w:jc w:val="left"/>
        <w:rPr>
          <w:rFonts w:ascii="Times New Roman" w:hAnsi="Times New Roman"/>
          <w:bCs/>
          <w:sz w:val="24"/>
        </w:rPr>
      </w:pPr>
      <w:r w:rsidRPr="00B05DC3">
        <w:rPr>
          <w:rFonts w:ascii="Times New Roman" w:hAnsi="Times New Roman"/>
          <w:sz w:val="24"/>
        </w:rPr>
        <w:t xml:space="preserve">Key Laboratory of Industrial Biotechnology, Ministry of Education, </w:t>
      </w:r>
      <w:proofErr w:type="spellStart"/>
      <w:r w:rsidRPr="00B05DC3">
        <w:rPr>
          <w:rFonts w:ascii="Times New Roman" w:hAnsi="Times New Roman"/>
          <w:sz w:val="24"/>
        </w:rPr>
        <w:t>Jiangnan</w:t>
      </w:r>
      <w:proofErr w:type="spellEnd"/>
      <w:r w:rsidRPr="00B05DC3">
        <w:rPr>
          <w:rFonts w:ascii="Times New Roman" w:hAnsi="Times New Roman"/>
          <w:sz w:val="24"/>
        </w:rPr>
        <w:t xml:space="preserve"> University, </w:t>
      </w:r>
      <w:r w:rsidRPr="00B05DC3">
        <w:rPr>
          <w:rFonts w:ascii="Times New Roman" w:hAnsi="Times New Roman"/>
          <w:color w:val="000000"/>
          <w:sz w:val="24"/>
        </w:rPr>
        <w:t xml:space="preserve">1800 </w:t>
      </w:r>
      <w:proofErr w:type="spellStart"/>
      <w:r w:rsidRPr="00B05DC3">
        <w:rPr>
          <w:rFonts w:ascii="Times New Roman" w:hAnsi="Times New Roman"/>
          <w:color w:val="000000"/>
          <w:sz w:val="24"/>
        </w:rPr>
        <w:t>Lihu</w:t>
      </w:r>
      <w:proofErr w:type="spellEnd"/>
      <w:r w:rsidRPr="00B05DC3">
        <w:rPr>
          <w:rFonts w:ascii="Times New Roman" w:hAnsi="Times New Roman"/>
          <w:color w:val="000000"/>
          <w:sz w:val="24"/>
        </w:rPr>
        <w:t xml:space="preserve"> Road, </w:t>
      </w:r>
      <w:r w:rsidRPr="00B05DC3">
        <w:rPr>
          <w:rFonts w:ascii="Times New Roman" w:hAnsi="Times New Roman"/>
          <w:sz w:val="24"/>
        </w:rPr>
        <w:t>Wuxi 214122, P. R. China.</w:t>
      </w:r>
    </w:p>
    <w:p w:rsidR="00B05DC3" w:rsidRPr="00B05DC3" w:rsidRDefault="00B05DC3" w:rsidP="00B05DC3">
      <w:pPr>
        <w:snapToGrid w:val="0"/>
        <w:spacing w:line="480" w:lineRule="auto"/>
        <w:jc w:val="left"/>
        <w:rPr>
          <w:rFonts w:ascii="Times New Roman" w:hAnsi="Times New Roman"/>
          <w:bCs/>
          <w:sz w:val="24"/>
        </w:rPr>
      </w:pPr>
      <w:r w:rsidRPr="00B05DC3">
        <w:rPr>
          <w:rFonts w:ascii="Times New Roman" w:hAnsi="Times New Roman"/>
          <w:color w:val="000000"/>
          <w:sz w:val="24"/>
        </w:rPr>
        <w:t xml:space="preserve">National Engineering Laboratory for Cereal Fermentation Technology, </w:t>
      </w:r>
      <w:proofErr w:type="spellStart"/>
      <w:r w:rsidRPr="00B05DC3">
        <w:rPr>
          <w:rFonts w:ascii="Times New Roman" w:hAnsi="Times New Roman"/>
          <w:color w:val="000000"/>
          <w:sz w:val="24"/>
        </w:rPr>
        <w:t>Jiangnan</w:t>
      </w:r>
      <w:proofErr w:type="spellEnd"/>
      <w:r w:rsidRPr="00B05DC3">
        <w:rPr>
          <w:rFonts w:ascii="Times New Roman" w:hAnsi="Times New Roman"/>
          <w:color w:val="000000"/>
          <w:sz w:val="24"/>
        </w:rPr>
        <w:t xml:space="preserve"> University, 1800 </w:t>
      </w:r>
      <w:proofErr w:type="spellStart"/>
      <w:r w:rsidRPr="00B05DC3">
        <w:rPr>
          <w:rFonts w:ascii="Times New Roman" w:hAnsi="Times New Roman"/>
          <w:color w:val="000000"/>
          <w:sz w:val="24"/>
        </w:rPr>
        <w:t>Lihu</w:t>
      </w:r>
      <w:proofErr w:type="spellEnd"/>
      <w:r w:rsidRPr="00B05DC3">
        <w:rPr>
          <w:rFonts w:ascii="Times New Roman" w:hAnsi="Times New Roman"/>
          <w:color w:val="000000"/>
          <w:sz w:val="24"/>
        </w:rPr>
        <w:t xml:space="preserve"> Road, Wuxi 214122, P. R. China.</w:t>
      </w:r>
    </w:p>
    <w:p w:rsidR="00B05DC3" w:rsidRPr="00B05DC3" w:rsidRDefault="00B05DC3" w:rsidP="00B05DC3">
      <w:pPr>
        <w:snapToGrid w:val="0"/>
        <w:spacing w:line="480" w:lineRule="auto"/>
        <w:rPr>
          <w:rFonts w:ascii="Times New Roman" w:hAnsi="Times New Roman"/>
          <w:bCs/>
          <w:sz w:val="24"/>
        </w:rPr>
      </w:pPr>
    </w:p>
    <w:p w:rsidR="00B05DC3" w:rsidRPr="00B05DC3" w:rsidRDefault="00B05DC3" w:rsidP="00B05DC3">
      <w:pPr>
        <w:snapToGrid w:val="0"/>
        <w:spacing w:line="480" w:lineRule="auto"/>
        <w:jc w:val="left"/>
        <w:rPr>
          <w:rFonts w:ascii="Times New Roman" w:hAnsi="Times New Roman"/>
          <w:bCs/>
          <w:color w:val="FF0000"/>
          <w:sz w:val="24"/>
        </w:rPr>
      </w:pPr>
      <w:r w:rsidRPr="00B05DC3">
        <w:rPr>
          <w:rFonts w:ascii="Times New Roman" w:hAnsi="Times New Roman"/>
          <w:b/>
          <w:bCs/>
          <w:i/>
          <w:sz w:val="24"/>
        </w:rPr>
        <w:t>E-mail</w:t>
      </w:r>
      <w:r w:rsidRPr="00B05DC3">
        <w:rPr>
          <w:rFonts w:ascii="Times New Roman" w:hAnsi="Times New Roman"/>
          <w:b/>
          <w:bCs/>
          <w:sz w:val="24"/>
        </w:rPr>
        <w:t>:</w:t>
      </w:r>
      <w:r w:rsidRPr="00B05DC3">
        <w:rPr>
          <w:rFonts w:ascii="Times New Roman" w:hAnsi="Times New Roman"/>
          <w:bCs/>
          <w:color w:val="000000"/>
          <w:sz w:val="24"/>
        </w:rPr>
        <w:t xml:space="preserve"> </w:t>
      </w:r>
      <w:hyperlink r:id="rId8" w:history="1">
        <w:r w:rsidRPr="00B05DC3">
          <w:rPr>
            <w:rFonts w:ascii="Times New Roman" w:hAnsi="Times New Roman"/>
            <w:bCs/>
            <w:color w:val="000000"/>
            <w:sz w:val="24"/>
          </w:rPr>
          <w:t>histliuchao@163.com</w:t>
        </w:r>
      </w:hyperlink>
      <w:r w:rsidRPr="00B05DC3">
        <w:rPr>
          <w:rFonts w:ascii="Times New Roman" w:hAnsi="Times New Roman"/>
          <w:bCs/>
          <w:color w:val="000000"/>
          <w:sz w:val="24"/>
        </w:rPr>
        <w:t xml:space="preserve"> (C. Liu); </w:t>
      </w:r>
      <w:hyperlink r:id="rId9" w:history="1">
        <w:r w:rsidRPr="00B05DC3">
          <w:rPr>
            <w:rFonts w:ascii="Times New Roman" w:hAnsi="Times New Roman"/>
            <w:bCs/>
            <w:color w:val="000000"/>
            <w:sz w:val="24"/>
          </w:rPr>
          <w:t>gqzhang@jiangnan.edu.cn</w:t>
        </w:r>
      </w:hyperlink>
      <w:r w:rsidRPr="00B05DC3">
        <w:rPr>
          <w:rFonts w:ascii="Times New Roman" w:hAnsi="Times New Roman"/>
          <w:bCs/>
          <w:sz w:val="24"/>
        </w:rPr>
        <w:t xml:space="preserve"> (G. Zhang)</w:t>
      </w:r>
    </w:p>
    <w:p w:rsidR="00651015" w:rsidRDefault="00614814">
      <w:pPr>
        <w:widowControl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A93D45" w:rsidRDefault="00617686">
      <w:pPr>
        <w:rPr>
          <w:rFonts w:ascii="Times New Roman" w:hAnsi="Times New Roman"/>
          <w:b/>
          <w:bCs/>
          <w:kern w:val="0"/>
          <w:sz w:val="24"/>
        </w:rPr>
      </w:pPr>
      <w:r>
        <w:rPr>
          <w:rFonts w:ascii="Times New Roman" w:hAnsi="Times New Roman"/>
          <w:b/>
          <w:bCs/>
          <w:kern w:val="0"/>
          <w:sz w:val="24"/>
        </w:rPr>
        <w:lastRenderedPageBreak/>
        <w:t>Supplementary</w:t>
      </w:r>
      <w:r w:rsidR="00614814">
        <w:rPr>
          <w:rFonts w:ascii="Times New Roman" w:hAnsi="Times New Roman"/>
          <w:b/>
          <w:bCs/>
          <w:kern w:val="0"/>
          <w:sz w:val="24"/>
        </w:rPr>
        <w:t xml:space="preserve"> S</w:t>
      </w:r>
      <w:r w:rsidR="0068341B">
        <w:rPr>
          <w:rFonts w:ascii="Times New Roman" w:hAnsi="Times New Roman"/>
          <w:b/>
          <w:bCs/>
          <w:kern w:val="0"/>
          <w:sz w:val="24"/>
        </w:rPr>
        <w:t>1</w:t>
      </w:r>
      <w:r w:rsidR="00614814">
        <w:rPr>
          <w:rFonts w:ascii="Times New Roman" w:hAnsi="Times New Roman"/>
          <w:b/>
          <w:bCs/>
          <w:kern w:val="0"/>
          <w:sz w:val="24"/>
        </w:rPr>
        <w:t xml:space="preserve"> </w:t>
      </w:r>
    </w:p>
    <w:p w:rsidR="00651015" w:rsidRDefault="00617686" w:rsidP="00617686">
      <w:pPr>
        <w:rPr>
          <w:rFonts w:ascii="Times New Roman" w:hAnsi="Times New Roman"/>
          <w:b/>
          <w:color w:val="000000"/>
          <w:kern w:val="0"/>
          <w:sz w:val="24"/>
        </w:rPr>
      </w:pPr>
      <w:r>
        <w:rPr>
          <w:rFonts w:ascii="Times New Roman" w:hAnsi="Times New Roman"/>
          <w:b/>
          <w:bCs/>
          <w:kern w:val="0"/>
          <w:sz w:val="24"/>
        </w:rPr>
        <w:t xml:space="preserve">Nucleotide sequence of </w:t>
      </w:r>
      <w:r w:rsidR="00EB09B3">
        <w:rPr>
          <w:rFonts w:ascii="Times New Roman" w:hAnsi="Times New Roman"/>
          <w:b/>
          <w:bCs/>
          <w:kern w:val="0"/>
          <w:sz w:val="24"/>
        </w:rPr>
        <w:t xml:space="preserve">codon optimized </w:t>
      </w:r>
      <w:proofErr w:type="spellStart"/>
      <w:r w:rsidRPr="00617686">
        <w:rPr>
          <w:rFonts w:ascii="Times New Roman" w:hAnsi="Times New Roman"/>
          <w:b/>
          <w:bCs/>
          <w:i/>
          <w:kern w:val="0"/>
          <w:sz w:val="24"/>
        </w:rPr>
        <w:t>raiP</w:t>
      </w:r>
      <w:proofErr w:type="spellEnd"/>
      <w:r>
        <w:rPr>
          <w:rFonts w:ascii="Times New Roman" w:hAnsi="Times New Roman"/>
          <w:b/>
          <w:bCs/>
          <w:kern w:val="0"/>
          <w:sz w:val="24"/>
        </w:rPr>
        <w:t xml:space="preserve"> from </w:t>
      </w:r>
      <w:r w:rsidRPr="00617686">
        <w:rPr>
          <w:rFonts w:ascii="Times New Roman" w:hAnsi="Times New Roman"/>
          <w:b/>
          <w:bCs/>
          <w:i/>
          <w:kern w:val="0"/>
          <w:sz w:val="24"/>
        </w:rPr>
        <w:t>S. japonicas</w:t>
      </w:r>
      <w:r>
        <w:rPr>
          <w:rFonts w:ascii="Times New Roman" w:hAnsi="Times New Roman"/>
          <w:b/>
          <w:bCs/>
          <w:kern w:val="0"/>
          <w:sz w:val="24"/>
        </w:rPr>
        <w:t xml:space="preserve"> (Accession No. MG423617) </w:t>
      </w:r>
      <w:r w:rsidR="00EF278B">
        <w:rPr>
          <w:rFonts w:ascii="Times New Roman" w:hAnsi="Times New Roman"/>
          <w:b/>
          <w:color w:val="000000"/>
          <w:kern w:val="0"/>
          <w:sz w:val="24"/>
        </w:rPr>
        <w:t>used in this study is</w:t>
      </w:r>
      <w:r>
        <w:rPr>
          <w:rFonts w:ascii="Times New Roman" w:hAnsi="Times New Roman"/>
          <w:b/>
          <w:color w:val="000000"/>
          <w:kern w:val="0"/>
          <w:sz w:val="24"/>
        </w:rPr>
        <w:t xml:space="preserve"> listed as follows:</w:t>
      </w:r>
    </w:p>
    <w:p w:rsidR="00651015" w:rsidRDefault="00651015">
      <w:pPr>
        <w:rPr>
          <w:rFonts w:ascii="Times New Roman" w:hAnsi="Times New Roman"/>
          <w:kern w:val="0"/>
          <w:sz w:val="20"/>
          <w:szCs w:val="20"/>
        </w:rPr>
      </w:pPr>
    </w:p>
    <w:p w:rsidR="00617686" w:rsidRDefault="00924B2D">
      <w:pPr>
        <w:rPr>
          <w:rFonts w:ascii="Times New Roman" w:hAnsi="Times New Roman"/>
          <w:kern w:val="0"/>
          <w:sz w:val="20"/>
          <w:szCs w:val="20"/>
        </w:rPr>
      </w:pPr>
      <w:r w:rsidRPr="00924B2D">
        <w:rPr>
          <w:rFonts w:ascii="Times New Roman" w:hAnsi="Times New Roman"/>
          <w:kern w:val="0"/>
          <w:sz w:val="20"/>
          <w:szCs w:val="20"/>
        </w:rPr>
        <w:t>ATGGAGCACCTGGCAGACTGTCTGGAGGACAAAGACTACGACACACTGCTGCAAACCCTGGATAATGGCCTGCCGCACATCAATACCAGCCACCACGTGGTTATCGTGGGTGCAGGCATGGCAGGCCTGACAGCCGCAAAGCTGTTACAAGACGCAGGCCATACCGTGACCATTCTGGAAGCAAATGATCGCGTGGGCGGCCGCGTGGAAACCTATCGCAACGAGAAAGAGGGCTGGTACGCAGAAATGGGCGCCATGCGCATTCCGAGCAGCCACCGCATCGTTCAGTGGTTTGTGAAGAAGCTGGGCGTTGAGATGAACGAGTTTGTGATGACCGACGACAACACCTTCTATCTGGTGAATGGCGTGCGTGAGCGCACCTATGTGGTGCAGGAGAACCCTGATGTGCTGAAATACAATGTGAGCGAAAGCGAAAAAGGCATTAGTGCCGACGACCTGCTGGACCGTGCCTTACAAAAGGTGAAAGAAGAGGTGGAAGCCAATGGCTGCAAAGCAGCCCTGGAGAAGTATGACCGCTATAGCGTTAAAGAATATCTGAAAGAAGAAGGTGGTCTGAGTCCGGGTGCCGTGCGTATGATCGGCGATCTGCTGAACGAACAGAGCCTGATGTATACCGCACTGAGCGAAATGATCTATGATCAGGCAGATGTGAACGACAGCGTGAGTTATCACGAAGTGACCGGTGGTAGTGACCTGCTGCCGGAAGCCTTTCTGAGCGTGCTGGACGTGCCGATCCTGCTGAACAGCAAAGTGAAACATATCCGCCAGAGCGATAAGGGTGTGATCGTGAGCTATCAGACAGGCAACGAAAGCAGCCTGATGGATCTGAGCGCAGATATTGTGCTGGTGACCACCACCGCCAAAGCCGCCCTGTTTATCGACTTCGATCCTCCGCTGAGCATCAGCAAAATGGAGGCCCTGCGCAGCGTGCACTATGATAGCAGCACCAAGATCCTGCTGACCTTCCGCGACAAGTTCTGGGAAGATGACGGTATCCGTGGCGGCAAAAGCATTACAGACGGTCCGAGCCGCTACATTTACTACCCGAGCCACAGCTTTCACACCAACGAAACCATTGGTGTGCTGCTGGCCAGTTATACCTGGAGTGACGAAAGTCTGCTGTTCCTGGGTGCCAGCGATGAGGAGCTGAAAGAGCTGGCCCTGCGTGATCTGGCAAAGATTCATGGTGAACAGGTGTGGGACAAGTGCACCGGCGTGATCGTGAAAAAGTGGAGTGCAGACCCGTATAGCCTGGGCGCCTTTGCCCTGTTCACACCGTACCAGCATCTGGAGTATGCCCAGGAACTGTTTAGCAGTGAGGGTCGTGTGCACTTTGCCGGTGAACATACCGCCTTTCCGCATGCCTGGATCGAGACCAGCATGAAAAGTGCCATCCGCGCCGCCACCAACATTAACAAAGTGGCAAATGAAGAAAGCACCATCGAGCATACCAAGGACGAACTGTAA</w:t>
      </w:r>
    </w:p>
    <w:p w:rsidR="00617686" w:rsidRDefault="00617686">
      <w:pPr>
        <w:rPr>
          <w:rFonts w:ascii="Times New Roman" w:hAnsi="Times New Roman"/>
          <w:kern w:val="0"/>
          <w:sz w:val="20"/>
          <w:szCs w:val="20"/>
        </w:rPr>
      </w:pPr>
    </w:p>
    <w:p w:rsidR="00EF278B" w:rsidRDefault="00EF278B" w:rsidP="00EF278B">
      <w:pPr>
        <w:rPr>
          <w:rFonts w:ascii="Times New Roman" w:hAnsi="Times New Roman"/>
          <w:b/>
          <w:color w:val="000000"/>
          <w:kern w:val="0"/>
          <w:sz w:val="24"/>
        </w:rPr>
      </w:pPr>
      <w:r>
        <w:rPr>
          <w:rFonts w:ascii="Times New Roman" w:hAnsi="Times New Roman"/>
          <w:b/>
          <w:bCs/>
          <w:kern w:val="0"/>
          <w:sz w:val="24"/>
        </w:rPr>
        <w:t xml:space="preserve">Nucleotide sequence of </w:t>
      </w:r>
      <w:proofErr w:type="spellStart"/>
      <w:proofErr w:type="gramStart"/>
      <w:r>
        <w:rPr>
          <w:rFonts w:ascii="Times New Roman" w:hAnsi="Times New Roman"/>
          <w:b/>
          <w:bCs/>
          <w:i/>
          <w:kern w:val="0"/>
          <w:sz w:val="24"/>
        </w:rPr>
        <w:t>katE</w:t>
      </w:r>
      <w:proofErr w:type="spellEnd"/>
      <w:proofErr w:type="gramEnd"/>
      <w:r>
        <w:rPr>
          <w:rFonts w:ascii="Times New Roman" w:hAnsi="Times New Roman"/>
          <w:b/>
          <w:bCs/>
          <w:kern w:val="0"/>
          <w:sz w:val="24"/>
        </w:rPr>
        <w:t xml:space="preserve"> from </w:t>
      </w:r>
      <w:r>
        <w:rPr>
          <w:rFonts w:ascii="Times New Roman" w:hAnsi="Times New Roman"/>
          <w:b/>
          <w:bCs/>
          <w:i/>
          <w:kern w:val="0"/>
          <w:sz w:val="24"/>
        </w:rPr>
        <w:t xml:space="preserve">E. coli </w:t>
      </w:r>
      <w:r w:rsidRPr="00EF278B">
        <w:rPr>
          <w:rFonts w:ascii="Times New Roman" w:hAnsi="Times New Roman"/>
          <w:b/>
          <w:bCs/>
          <w:kern w:val="0"/>
          <w:sz w:val="24"/>
        </w:rPr>
        <w:t>MG1655</w:t>
      </w:r>
      <w:r>
        <w:rPr>
          <w:rFonts w:ascii="Times New Roman" w:hAnsi="Times New Roman"/>
          <w:b/>
          <w:bCs/>
          <w:kern w:val="0"/>
          <w:sz w:val="24"/>
        </w:rPr>
        <w:t xml:space="preserve"> (Accession No. AAT48137.1) </w:t>
      </w:r>
      <w:r>
        <w:rPr>
          <w:rFonts w:ascii="Times New Roman" w:hAnsi="Times New Roman"/>
          <w:b/>
          <w:color w:val="000000"/>
          <w:kern w:val="0"/>
          <w:sz w:val="24"/>
        </w:rPr>
        <w:t>used in this study is listed as follows:</w:t>
      </w:r>
    </w:p>
    <w:p w:rsidR="00617686" w:rsidRPr="00EF278B" w:rsidRDefault="00617686">
      <w:pPr>
        <w:rPr>
          <w:rFonts w:ascii="Times New Roman" w:hAnsi="Times New Roman"/>
          <w:kern w:val="0"/>
          <w:sz w:val="20"/>
          <w:szCs w:val="20"/>
        </w:rPr>
      </w:pPr>
    </w:p>
    <w:p w:rsidR="00A06CED" w:rsidRPr="00A06CED" w:rsidRDefault="00A06CED" w:rsidP="00A06CED">
      <w:pPr>
        <w:rPr>
          <w:rFonts w:ascii="Times New Roman" w:hAnsi="Times New Roman"/>
          <w:kern w:val="0"/>
          <w:sz w:val="20"/>
          <w:szCs w:val="20"/>
        </w:rPr>
      </w:pPr>
      <w:r w:rsidRPr="00A06CED">
        <w:rPr>
          <w:rFonts w:ascii="Times New Roman" w:hAnsi="Times New Roman"/>
          <w:kern w:val="0"/>
          <w:sz w:val="20"/>
          <w:szCs w:val="20"/>
        </w:rPr>
        <w:t>ATGTCGCAACATAACGAAAAGAACCCACATCAGCACCAGTCACCACTACACGATTCCAGCGAAGCGAAACCGGGGATGGACTCACTGGCACCTGAGGACGGCTCTCATCGTCCAGCGGCTGAACCAACACCGCCAGGTGCACAACCTACCGCCCCAGGGAGCCTGAAAGCCCCTGATACGCGTAACGAAAAACTTAATTCTCTGGAAGACGTACGCAAAGGCAGTGAAAATTATGCGCTGACCACTAATCAGGGCGTGCGCATCGCCGACGATCAAAACTCACTGCGTGCCGGTAGCCGTGGTCCAACGCTGCTGGAAGATTTTATTCTGCGCGAGAAAATCACCCACTTTGACCATGAGCGCATTCCGGAACGTATTGTTCATGCACGCGGATCAGCCGCTCACGGTTATTTCCAGCCATATAAAAGCTTAAGCGATATTACCAAAGCGGATTTCCTCTCAGATCCGAACAAAATCACCCCAGTATTTGTACGTTTCTCTACCGTTCAGGGTGGTGCTGGCTCTGCTGATACCGTGCGTGATATCCGTGGCTTTGCCACCAAGTTCTATACCGAAGAGGGTATTTTTGACCTCGTTGGCAATAACACGCCAATCTTCTTTATCCAGGATGCGCATAAATTCCCCGATTTTGTTCATGCGGTAAAACCAGAACCGCACTGGGCAATTCCACAAGGGCAAAGTGCCCACGATACTTTCTGGGATTATGTTTCTCTGCAACCTGAAACTCTGCACAACGTGATGTGGGCGATGTCGGATCGCGGCATCCCCCGCAGTTACCGCACCATGGAAGGCTTCGGTATTCACACCTTCCGCCTGATTAATGCCGAAGGGAAGGCAACGTTTGTACGTTTCCACTGGAAACCACTGGCAGGTAAAGCCTCACTCGTTTGGGATGAAGCACAAAAACTCACCGGACGTGACCCGGACTTCCACCGCCGCGAGTTGTGGGAAGCCATTGAAGCAGGCGATTTTCCGGAATACGAACTGGGCTTCCAGTTGATTCCTGAAGAAGATGAATTCAAGTTCGACTTCGATCTTCTCGATCCAACCAAACTTATCCCGGAAGAACTGGTGCCCGTTCAGCGTGTCGGCAAAATGGTGCTCAATCGCAACCCGGATAACTTCTTTGCTGAAAACGAACAGGCGGCTTTCCATCCTGGGCATATCGTGCCGGGACTGGACTTCACCAACGATCCGCTGTTGCAGGGACGTTTGTTCTCCTATACCGATACACAAATCAGTCGTCTTGGTGGGCCGAATTTCCATGAGATTCCGATTAACCGTCCGACCTGCCCTTACCATAATTTCCAGCGTGACGGCATGCATCGCATGGGGATCGACACTAACCCGGCGAATTACGAACCGAACTCGATTAACGATAACTGGCCGCGCGAAACACCGCCGGGGCCGAAACGCGGCGGTTTTGAATCATACCAGGAGCGCGTGGAAGGCAATAAAGTTCGCGAGCGCAGCCCATCGTTTGGCGAATATTATTCCCATCCGCGTCTGTTCTGGCTAAGTCAGACGCCATTTGAGCAGCGCCATATTGTC</w:t>
      </w:r>
      <w:r w:rsidRPr="00A06CED">
        <w:rPr>
          <w:rFonts w:ascii="Times New Roman" w:hAnsi="Times New Roman"/>
          <w:kern w:val="0"/>
          <w:sz w:val="20"/>
          <w:szCs w:val="20"/>
        </w:rPr>
        <w:lastRenderedPageBreak/>
        <w:t>GATGGTTTCAGTTTTGAGTTAAGCAAAGTCGTTCGTCCGTATATTCGTGAGCGCGTTGTTGACCAGCTGGCGCATATTGATCTCACTCTGGCCCAGGCGGTGGCGAAAAATCTCGGTATCGAACTGACTGACGACCAGCTGAATATCACCCCACCTCCGGACGTCAACGGTCTGAAAAAGGATCCATCCTTAAGTTTGTACGCCATTCCTGACGGTGATGTGAAAGGTCGCGTGGTAGCGATTTTACTTAATGATGAAGTGAGATCGGCAGACCTTCTGGCCATTCTCAAGGCGCTGAAGGCCAAAGGCGTTCATGCCAAACTGCTCTACTCCCGAATGGGTGAAGTGACTGCGGATGACGGTACGGTGTTGCCTATAGCCGCTACCTTTGCCGGTGCACCTTCGCTGACGGTCGATGCGGTCATTGTCCCTTGCGGCAATATCGCGGATATCGCTGACAACGGCGATGCCAACTACTACCTGATGGAAGCCTACAAACACCTTAAACCGATTGCGCTGGCGGGTGACGCGCGCAAGTTTAAAGCAACAATCAAGATCGCTGACCAGGGTGAAGAAGGGATTGTGGAAGCTGACAGCGCTGACGGTAGTTTTATGGATGAACTGCTAACGCTGATGGCAGCACACCGCGTGTGGTCACGCATTCCTAAGATTGACAAAATTCCTGCCTGA</w:t>
      </w:r>
    </w:p>
    <w:p w:rsidR="004716D3" w:rsidRDefault="004716D3" w:rsidP="004716D3">
      <w:pPr>
        <w:rPr>
          <w:rFonts w:ascii="Times New Roman" w:hAnsi="Times New Roman"/>
          <w:b/>
          <w:bCs/>
          <w:kern w:val="0"/>
          <w:sz w:val="24"/>
        </w:rPr>
      </w:pPr>
    </w:p>
    <w:p w:rsidR="004716D3" w:rsidRPr="0034720F" w:rsidRDefault="00370406" w:rsidP="004716D3">
      <w:pPr>
        <w:rPr>
          <w:rFonts w:ascii="Times New Roman" w:hAnsi="Times New Roman"/>
          <w:b/>
          <w:color w:val="000000"/>
          <w:kern w:val="0"/>
          <w:sz w:val="24"/>
        </w:rPr>
      </w:pPr>
      <w:r w:rsidRPr="00370406">
        <w:rPr>
          <w:rFonts w:ascii="Times New Roman" w:hAnsi="Times New Roman"/>
          <w:b/>
          <w:bCs/>
          <w:kern w:val="0"/>
          <w:sz w:val="24"/>
        </w:rPr>
        <w:t>Supplementary</w:t>
      </w:r>
      <w:r w:rsidRPr="00370406">
        <w:rPr>
          <w:rFonts w:ascii="Times New Roman" w:hAnsi="Times New Roman"/>
          <w:b/>
          <w:kern w:val="0"/>
          <w:sz w:val="20"/>
          <w:szCs w:val="20"/>
        </w:rPr>
        <w:t xml:space="preserve"> </w:t>
      </w:r>
      <w:r w:rsidR="00912F52" w:rsidRPr="00370406">
        <w:rPr>
          <w:rFonts w:ascii="Times New Roman" w:hAnsi="Times New Roman"/>
          <w:b/>
          <w:kern w:val="0"/>
          <w:sz w:val="20"/>
          <w:szCs w:val="20"/>
        </w:rPr>
        <w:t>Figure S1.</w:t>
      </w:r>
      <w:r w:rsidR="00912F52">
        <w:rPr>
          <w:rFonts w:ascii="Times New Roman" w:hAnsi="Times New Roman"/>
          <w:kern w:val="0"/>
          <w:sz w:val="20"/>
          <w:szCs w:val="20"/>
        </w:rPr>
        <w:t xml:space="preserve"> </w:t>
      </w:r>
      <w:r w:rsidR="001623A1" w:rsidRPr="008A36F6">
        <w:rPr>
          <w:rFonts w:ascii="Times New Roman" w:hAnsi="Times New Roman"/>
          <w:kern w:val="0"/>
          <w:sz w:val="20"/>
          <w:szCs w:val="20"/>
        </w:rPr>
        <w:t xml:space="preserve">Expression analysis of </w:t>
      </w:r>
      <w:proofErr w:type="spellStart"/>
      <w:r w:rsidR="001623A1" w:rsidRPr="008A36F6">
        <w:rPr>
          <w:rFonts w:ascii="Times New Roman" w:hAnsi="Times New Roman"/>
          <w:kern w:val="0"/>
          <w:sz w:val="20"/>
          <w:szCs w:val="20"/>
        </w:rPr>
        <w:t>RaiP</w:t>
      </w:r>
      <w:proofErr w:type="spellEnd"/>
      <w:r w:rsidR="001623A1">
        <w:rPr>
          <w:rFonts w:ascii="Times New Roman" w:hAnsi="Times New Roman"/>
          <w:kern w:val="0"/>
          <w:sz w:val="20"/>
          <w:szCs w:val="20"/>
        </w:rPr>
        <w:t xml:space="preserve"> and </w:t>
      </w:r>
      <w:proofErr w:type="spellStart"/>
      <w:r w:rsidR="001623A1">
        <w:rPr>
          <w:rFonts w:ascii="Times New Roman" w:hAnsi="Times New Roman"/>
          <w:kern w:val="0"/>
          <w:sz w:val="20"/>
          <w:szCs w:val="20"/>
        </w:rPr>
        <w:t>KatE</w:t>
      </w:r>
      <w:proofErr w:type="spellEnd"/>
      <w:r w:rsidR="001623A1" w:rsidRPr="008A36F6">
        <w:rPr>
          <w:rFonts w:ascii="Times New Roman" w:hAnsi="Times New Roman"/>
          <w:kern w:val="0"/>
          <w:sz w:val="20"/>
          <w:szCs w:val="20"/>
        </w:rPr>
        <w:t>.</w:t>
      </w:r>
    </w:p>
    <w:p w:rsidR="004716D3" w:rsidRDefault="004716D3" w:rsidP="004716D3">
      <w:pPr>
        <w:rPr>
          <w:rFonts w:ascii="Times New Roman" w:hAnsi="Times New Roman"/>
          <w:kern w:val="0"/>
          <w:sz w:val="20"/>
          <w:szCs w:val="20"/>
        </w:rPr>
      </w:pPr>
    </w:p>
    <w:p w:rsidR="004716D3" w:rsidRDefault="004716D3" w:rsidP="004716D3">
      <w:pPr>
        <w:jc w:val="center"/>
        <w:rPr>
          <w:rFonts w:ascii="Times New Roman" w:hAnsi="Times New Roman"/>
          <w:kern w:val="0"/>
          <w:sz w:val="20"/>
          <w:szCs w:val="20"/>
        </w:rPr>
      </w:pPr>
      <w:r>
        <w:rPr>
          <w:rFonts w:ascii="Times New Roman" w:hAnsi="Times New Roman"/>
          <w:noProof/>
          <w:kern w:val="0"/>
          <w:sz w:val="20"/>
          <w:szCs w:val="20"/>
        </w:rPr>
        <w:drawing>
          <wp:inline distT="0" distB="0" distL="0" distR="0">
            <wp:extent cx="1367624" cy="2085537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77275" cy="2100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16D3" w:rsidRDefault="001623A1" w:rsidP="004716D3">
      <w:pPr>
        <w:rPr>
          <w:rFonts w:ascii="Times New Roman" w:hAnsi="Times New Roman"/>
          <w:kern w:val="0"/>
          <w:sz w:val="20"/>
          <w:szCs w:val="20"/>
        </w:rPr>
      </w:pPr>
      <w:r>
        <w:rPr>
          <w:rFonts w:ascii="Times New Roman" w:hAnsi="Times New Roman"/>
          <w:kern w:val="0"/>
          <w:sz w:val="20"/>
          <w:szCs w:val="20"/>
        </w:rPr>
        <w:t>Figure S1</w:t>
      </w:r>
      <w:r w:rsidR="00E05F18">
        <w:rPr>
          <w:rFonts w:ascii="Times New Roman" w:hAnsi="Times New Roman"/>
          <w:kern w:val="0"/>
          <w:sz w:val="20"/>
          <w:szCs w:val="20"/>
        </w:rPr>
        <w:t xml:space="preserve">. </w:t>
      </w:r>
      <w:r w:rsidR="008A36F6" w:rsidRPr="008A36F6">
        <w:rPr>
          <w:rFonts w:ascii="Times New Roman" w:hAnsi="Times New Roman"/>
          <w:kern w:val="0"/>
          <w:sz w:val="20"/>
          <w:szCs w:val="20"/>
        </w:rPr>
        <w:t xml:space="preserve">Expression analysis of </w:t>
      </w:r>
      <w:proofErr w:type="spellStart"/>
      <w:r w:rsidR="008A36F6" w:rsidRPr="008A36F6">
        <w:rPr>
          <w:rFonts w:ascii="Times New Roman" w:hAnsi="Times New Roman"/>
          <w:kern w:val="0"/>
          <w:sz w:val="20"/>
          <w:szCs w:val="20"/>
        </w:rPr>
        <w:t>RaiP</w:t>
      </w:r>
      <w:proofErr w:type="spellEnd"/>
      <w:r w:rsidR="00E05F18">
        <w:rPr>
          <w:rFonts w:ascii="Times New Roman" w:hAnsi="Times New Roman"/>
          <w:kern w:val="0"/>
          <w:sz w:val="20"/>
          <w:szCs w:val="20"/>
        </w:rPr>
        <w:t xml:space="preserve"> and </w:t>
      </w:r>
      <w:proofErr w:type="spellStart"/>
      <w:r w:rsidR="00E05F18">
        <w:rPr>
          <w:rFonts w:ascii="Times New Roman" w:hAnsi="Times New Roman"/>
          <w:kern w:val="0"/>
          <w:sz w:val="20"/>
          <w:szCs w:val="20"/>
        </w:rPr>
        <w:t>KatE</w:t>
      </w:r>
      <w:proofErr w:type="spellEnd"/>
      <w:r w:rsidR="008A36F6" w:rsidRPr="008A36F6">
        <w:rPr>
          <w:rFonts w:ascii="Times New Roman" w:hAnsi="Times New Roman"/>
          <w:kern w:val="0"/>
          <w:sz w:val="20"/>
          <w:szCs w:val="20"/>
        </w:rPr>
        <w:t xml:space="preserve">. Protein samples were separated by 12% SDS-PAGE and stained with </w:t>
      </w:r>
      <w:proofErr w:type="spellStart"/>
      <w:r w:rsidR="008A36F6" w:rsidRPr="008A36F6">
        <w:rPr>
          <w:rFonts w:ascii="Times New Roman" w:hAnsi="Times New Roman"/>
          <w:kern w:val="0"/>
          <w:sz w:val="20"/>
          <w:szCs w:val="20"/>
        </w:rPr>
        <w:t>coomassie</w:t>
      </w:r>
      <w:proofErr w:type="spellEnd"/>
      <w:r w:rsidR="008A36F6" w:rsidRPr="008A36F6">
        <w:rPr>
          <w:rFonts w:ascii="Times New Roman" w:hAnsi="Times New Roman"/>
          <w:kern w:val="0"/>
          <w:sz w:val="20"/>
          <w:szCs w:val="20"/>
        </w:rPr>
        <w:t xml:space="preserve"> br</w:t>
      </w:r>
      <w:r w:rsidR="008A36F6">
        <w:rPr>
          <w:rFonts w:ascii="Times New Roman" w:hAnsi="Times New Roman"/>
          <w:kern w:val="0"/>
          <w:sz w:val="20"/>
          <w:szCs w:val="20"/>
        </w:rPr>
        <w:t xml:space="preserve">illiant blue. </w:t>
      </w:r>
      <w:r w:rsidR="00E05F18">
        <w:rPr>
          <w:rFonts w:ascii="Times New Roman" w:hAnsi="Times New Roman"/>
          <w:kern w:val="0"/>
          <w:sz w:val="20"/>
          <w:szCs w:val="20"/>
        </w:rPr>
        <w:t>Lane 1</w:t>
      </w:r>
      <w:r w:rsidR="008A36F6" w:rsidRPr="008A36F6">
        <w:rPr>
          <w:rFonts w:ascii="Times New Roman" w:hAnsi="Times New Roman"/>
          <w:kern w:val="0"/>
          <w:sz w:val="20"/>
          <w:szCs w:val="20"/>
        </w:rPr>
        <w:t xml:space="preserve">, </w:t>
      </w:r>
      <w:proofErr w:type="spellStart"/>
      <w:r w:rsidR="008A36F6" w:rsidRPr="008A36F6">
        <w:rPr>
          <w:rFonts w:ascii="Times New Roman" w:hAnsi="Times New Roman"/>
          <w:kern w:val="0"/>
          <w:sz w:val="20"/>
          <w:szCs w:val="20"/>
        </w:rPr>
        <w:t>nonind</w:t>
      </w:r>
      <w:r w:rsidR="00912F52">
        <w:rPr>
          <w:rFonts w:ascii="Times New Roman" w:hAnsi="Times New Roman"/>
          <w:kern w:val="0"/>
          <w:sz w:val="20"/>
          <w:szCs w:val="20"/>
        </w:rPr>
        <w:t>uced</w:t>
      </w:r>
      <w:proofErr w:type="spellEnd"/>
      <w:r w:rsidR="00912F52">
        <w:rPr>
          <w:rFonts w:ascii="Times New Roman" w:hAnsi="Times New Roman"/>
          <w:kern w:val="0"/>
          <w:sz w:val="20"/>
          <w:szCs w:val="20"/>
        </w:rPr>
        <w:t xml:space="preserve"> control; Lane 2</w:t>
      </w:r>
      <w:r w:rsidR="008A36F6" w:rsidRPr="008A36F6">
        <w:rPr>
          <w:rFonts w:ascii="Times New Roman" w:hAnsi="Times New Roman"/>
          <w:kern w:val="0"/>
          <w:sz w:val="20"/>
          <w:szCs w:val="20"/>
        </w:rPr>
        <w:t>: The ex</w:t>
      </w:r>
      <w:r w:rsidR="00E05F18">
        <w:rPr>
          <w:rFonts w:ascii="Times New Roman" w:hAnsi="Times New Roman"/>
          <w:kern w:val="0"/>
          <w:sz w:val="20"/>
          <w:szCs w:val="20"/>
        </w:rPr>
        <w:t xml:space="preserve">pression was induced with 0.2 </w:t>
      </w:r>
      <w:proofErr w:type="spellStart"/>
      <w:r w:rsidR="00E05F18">
        <w:rPr>
          <w:rFonts w:ascii="Times New Roman" w:hAnsi="Times New Roman"/>
          <w:kern w:val="0"/>
          <w:sz w:val="20"/>
          <w:szCs w:val="20"/>
        </w:rPr>
        <w:t>m</w:t>
      </w:r>
      <w:r>
        <w:rPr>
          <w:rFonts w:ascii="Times New Roman" w:hAnsi="Times New Roman"/>
          <w:kern w:val="0"/>
          <w:sz w:val="20"/>
          <w:szCs w:val="20"/>
        </w:rPr>
        <w:t>M</w:t>
      </w:r>
      <w:proofErr w:type="spellEnd"/>
      <w:r w:rsidR="00E05F18">
        <w:rPr>
          <w:rFonts w:ascii="Times New Roman" w:hAnsi="Times New Roman"/>
          <w:kern w:val="0"/>
          <w:sz w:val="20"/>
          <w:szCs w:val="20"/>
        </w:rPr>
        <w:t xml:space="preserve"> IPTG.</w:t>
      </w:r>
    </w:p>
    <w:p w:rsidR="004716D3" w:rsidRDefault="004716D3">
      <w:pPr>
        <w:rPr>
          <w:rFonts w:ascii="Times New Roman" w:hAnsi="Times New Roman"/>
          <w:kern w:val="0"/>
          <w:sz w:val="20"/>
          <w:szCs w:val="20"/>
        </w:rPr>
      </w:pPr>
    </w:p>
    <w:p w:rsidR="00202515" w:rsidRDefault="00202515" w:rsidP="00202515">
      <w:pPr>
        <w:ind w:firstLineChars="200" w:firstLine="400"/>
        <w:rPr>
          <w:rFonts w:ascii="Times New Roman" w:hAnsi="Times New Roman"/>
          <w:kern w:val="0"/>
          <w:sz w:val="20"/>
          <w:szCs w:val="20"/>
        </w:rPr>
      </w:pPr>
      <w:r w:rsidRPr="00202515">
        <w:rPr>
          <w:rFonts w:ascii="Times New Roman" w:hAnsi="Times New Roman"/>
          <w:kern w:val="0"/>
          <w:sz w:val="20"/>
          <w:szCs w:val="20"/>
        </w:rPr>
        <w:t>The sizes of the recomb</w:t>
      </w:r>
      <w:r w:rsidR="002E52F7">
        <w:rPr>
          <w:rFonts w:ascii="Times New Roman" w:hAnsi="Times New Roman"/>
          <w:kern w:val="0"/>
          <w:sz w:val="20"/>
          <w:szCs w:val="20"/>
        </w:rPr>
        <w:t>inant proteins were 55 and 84</w:t>
      </w:r>
      <w:r w:rsidRPr="00202515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Pr="00202515">
        <w:rPr>
          <w:rFonts w:ascii="Times New Roman" w:hAnsi="Times New Roman"/>
          <w:kern w:val="0"/>
          <w:sz w:val="20"/>
          <w:szCs w:val="20"/>
        </w:rPr>
        <w:t>kDa</w:t>
      </w:r>
      <w:proofErr w:type="spellEnd"/>
      <w:r w:rsidRPr="00202515">
        <w:rPr>
          <w:rFonts w:ascii="Times New Roman" w:hAnsi="Times New Roman"/>
          <w:kern w:val="0"/>
          <w:sz w:val="20"/>
          <w:szCs w:val="20"/>
        </w:rPr>
        <w:t xml:space="preserve"> respectively, </w:t>
      </w:r>
      <w:r>
        <w:rPr>
          <w:rFonts w:ascii="Times New Roman" w:hAnsi="Times New Roman"/>
          <w:kern w:val="0"/>
          <w:sz w:val="20"/>
          <w:szCs w:val="20"/>
        </w:rPr>
        <w:t>which were consistent with the</w:t>
      </w:r>
      <w:r>
        <w:rPr>
          <w:rFonts w:ascii="Times New Roman" w:hAnsi="Times New Roman" w:hint="eastAsia"/>
          <w:kern w:val="0"/>
          <w:sz w:val="20"/>
          <w:szCs w:val="20"/>
        </w:rPr>
        <w:t xml:space="preserve"> </w:t>
      </w:r>
      <w:r w:rsidR="005A08B8">
        <w:rPr>
          <w:rFonts w:ascii="Times New Roman" w:hAnsi="Times New Roman"/>
          <w:kern w:val="0"/>
          <w:sz w:val="20"/>
          <w:szCs w:val="20"/>
        </w:rPr>
        <w:t xml:space="preserve">predicted size of </w:t>
      </w:r>
      <w:proofErr w:type="spellStart"/>
      <w:r w:rsidR="005A08B8">
        <w:rPr>
          <w:rFonts w:ascii="Times New Roman" w:hAnsi="Times New Roman"/>
          <w:kern w:val="0"/>
          <w:sz w:val="20"/>
          <w:szCs w:val="20"/>
        </w:rPr>
        <w:t>RaiP</w:t>
      </w:r>
      <w:proofErr w:type="spellEnd"/>
      <w:r w:rsidR="005A08B8">
        <w:rPr>
          <w:rFonts w:ascii="Times New Roman" w:hAnsi="Times New Roman"/>
          <w:kern w:val="0"/>
          <w:sz w:val="20"/>
          <w:szCs w:val="20"/>
        </w:rPr>
        <w:t xml:space="preserve"> and </w:t>
      </w:r>
      <w:proofErr w:type="spellStart"/>
      <w:r w:rsidR="005A08B8">
        <w:rPr>
          <w:rFonts w:ascii="Times New Roman" w:hAnsi="Times New Roman"/>
          <w:kern w:val="0"/>
          <w:sz w:val="20"/>
          <w:szCs w:val="20"/>
        </w:rPr>
        <w:t>KatE</w:t>
      </w:r>
      <w:proofErr w:type="spellEnd"/>
      <w:r>
        <w:rPr>
          <w:rFonts w:ascii="Times New Roman" w:hAnsi="Times New Roman"/>
          <w:kern w:val="0"/>
          <w:sz w:val="20"/>
          <w:szCs w:val="20"/>
        </w:rPr>
        <w:t xml:space="preserve"> pro</w:t>
      </w:r>
      <w:r w:rsidR="005A08B8">
        <w:rPr>
          <w:rFonts w:ascii="Times New Roman" w:hAnsi="Times New Roman"/>
          <w:kern w:val="0"/>
          <w:sz w:val="20"/>
          <w:szCs w:val="20"/>
        </w:rPr>
        <w:t>teins.</w:t>
      </w:r>
    </w:p>
    <w:p w:rsidR="004716D3" w:rsidRDefault="004716D3">
      <w:pPr>
        <w:rPr>
          <w:rFonts w:ascii="Times New Roman" w:hAnsi="Times New Roman"/>
          <w:kern w:val="0"/>
          <w:sz w:val="20"/>
          <w:szCs w:val="20"/>
        </w:rPr>
      </w:pPr>
    </w:p>
    <w:p w:rsidR="00692C34" w:rsidRPr="00C94159" w:rsidRDefault="00692C34" w:rsidP="00C94159">
      <w:pPr>
        <w:ind w:firstLineChars="200" w:firstLine="400"/>
        <w:rPr>
          <w:rFonts w:ascii="Times New Roman" w:hAnsi="Times New Roman"/>
          <w:color w:val="000000" w:themeColor="text1"/>
          <w:kern w:val="0"/>
          <w:sz w:val="20"/>
          <w:szCs w:val="20"/>
        </w:rPr>
      </w:pPr>
      <w:proofErr w:type="spellStart"/>
      <w:r w:rsidRPr="00692C34">
        <w:rPr>
          <w:rFonts w:ascii="Times New Roman" w:hAnsi="Times New Roman"/>
          <w:kern w:val="0"/>
          <w:sz w:val="20"/>
          <w:szCs w:val="20"/>
        </w:rPr>
        <w:t>RaiP</w:t>
      </w:r>
      <w:proofErr w:type="spellEnd"/>
      <w:r w:rsidRPr="00692C34">
        <w:rPr>
          <w:rFonts w:ascii="Times New Roman" w:hAnsi="Times New Roman"/>
          <w:kern w:val="0"/>
          <w:sz w:val="20"/>
          <w:szCs w:val="20"/>
        </w:rPr>
        <w:t xml:space="preserve"> activity was</w:t>
      </w:r>
      <w:r w:rsidR="00F1092F">
        <w:rPr>
          <w:rFonts w:ascii="Times New Roman" w:hAnsi="Times New Roman"/>
          <w:kern w:val="0"/>
          <w:sz w:val="20"/>
          <w:szCs w:val="20"/>
        </w:rPr>
        <w:t xml:space="preserve"> </w:t>
      </w:r>
      <w:r w:rsidRPr="00692C34">
        <w:rPr>
          <w:rFonts w:ascii="Times New Roman" w:hAnsi="Times New Roman"/>
          <w:kern w:val="0"/>
          <w:sz w:val="20"/>
          <w:szCs w:val="20"/>
        </w:rPr>
        <w:t>determined</w:t>
      </w:r>
      <w:r w:rsidR="00F1092F">
        <w:rPr>
          <w:rFonts w:ascii="Times New Roman" w:hAnsi="Times New Roman"/>
          <w:kern w:val="0"/>
          <w:sz w:val="20"/>
          <w:szCs w:val="20"/>
        </w:rPr>
        <w:t xml:space="preserve"> </w:t>
      </w:r>
      <w:r w:rsidRPr="00692C34">
        <w:rPr>
          <w:rFonts w:ascii="Times New Roman" w:hAnsi="Times New Roman"/>
          <w:kern w:val="0"/>
          <w:sz w:val="20"/>
          <w:szCs w:val="20"/>
        </w:rPr>
        <w:t>by</w:t>
      </w:r>
      <w:r w:rsidR="00F1092F">
        <w:rPr>
          <w:rFonts w:ascii="Times New Roman" w:hAnsi="Times New Roman"/>
          <w:kern w:val="0"/>
          <w:sz w:val="20"/>
          <w:szCs w:val="20"/>
        </w:rPr>
        <w:t xml:space="preserve"> </w:t>
      </w:r>
      <w:r>
        <w:rPr>
          <w:rFonts w:ascii="Times New Roman" w:hAnsi="Times New Roman"/>
          <w:kern w:val="0"/>
          <w:sz w:val="20"/>
          <w:szCs w:val="20"/>
        </w:rPr>
        <w:t>measuring the rate</w:t>
      </w:r>
      <w:r w:rsidR="00F1092F">
        <w:rPr>
          <w:rFonts w:ascii="Times New Roman" w:hAnsi="Times New Roman"/>
          <w:kern w:val="0"/>
          <w:sz w:val="20"/>
          <w:szCs w:val="20"/>
        </w:rPr>
        <w:t xml:space="preserve"> </w:t>
      </w:r>
      <w:r>
        <w:rPr>
          <w:rFonts w:ascii="Times New Roman" w:hAnsi="Times New Roman"/>
          <w:kern w:val="0"/>
          <w:sz w:val="20"/>
          <w:szCs w:val="20"/>
        </w:rPr>
        <w:t>of</w:t>
      </w:r>
      <w:r w:rsidR="00F1092F">
        <w:rPr>
          <w:rFonts w:ascii="Times New Roman" w:hAnsi="Times New Roman"/>
          <w:kern w:val="0"/>
          <w:sz w:val="20"/>
          <w:szCs w:val="20"/>
        </w:rPr>
        <w:t xml:space="preserve"> </w:t>
      </w:r>
      <w:r>
        <w:rPr>
          <w:rFonts w:ascii="Times New Roman" w:hAnsi="Times New Roman"/>
          <w:kern w:val="0"/>
          <w:sz w:val="20"/>
          <w:szCs w:val="20"/>
        </w:rPr>
        <w:t>H</w:t>
      </w:r>
      <w:r w:rsidRPr="00F1092F">
        <w:rPr>
          <w:rFonts w:ascii="Times New Roman" w:hAnsi="Times New Roman"/>
          <w:kern w:val="0"/>
          <w:sz w:val="20"/>
          <w:szCs w:val="20"/>
          <w:vertAlign w:val="subscript"/>
        </w:rPr>
        <w:t>2</w:t>
      </w:r>
      <w:r>
        <w:rPr>
          <w:rFonts w:ascii="Times New Roman" w:hAnsi="Times New Roman"/>
          <w:kern w:val="0"/>
          <w:sz w:val="20"/>
          <w:szCs w:val="20"/>
        </w:rPr>
        <w:t>O</w:t>
      </w:r>
      <w:r w:rsidRPr="00F1092F">
        <w:rPr>
          <w:rFonts w:ascii="Times New Roman" w:hAnsi="Times New Roman"/>
          <w:kern w:val="0"/>
          <w:sz w:val="20"/>
          <w:szCs w:val="20"/>
          <w:vertAlign w:val="subscript"/>
        </w:rPr>
        <w:t>2</w:t>
      </w:r>
      <w:r>
        <w:rPr>
          <w:rFonts w:ascii="Times New Roman" w:hAnsi="Times New Roman"/>
          <w:kern w:val="0"/>
          <w:sz w:val="20"/>
          <w:szCs w:val="20"/>
        </w:rPr>
        <w:t xml:space="preserve"> f</w:t>
      </w:r>
      <w:r w:rsidRPr="00F1092F">
        <w:rPr>
          <w:rFonts w:ascii="Times New Roman" w:hAnsi="Times New Roman"/>
          <w:kern w:val="0"/>
          <w:sz w:val="20"/>
          <w:szCs w:val="20"/>
        </w:rPr>
        <w:t>orma</w:t>
      </w:r>
      <w:r w:rsidR="00BB54D6">
        <w:rPr>
          <w:rFonts w:ascii="Times New Roman" w:hAnsi="Times New Roman"/>
          <w:kern w:val="0"/>
          <w:sz w:val="20"/>
          <w:szCs w:val="20"/>
        </w:rPr>
        <w:t>tion as Cheng</w:t>
      </w:r>
      <w:r w:rsidRPr="00F1092F">
        <w:rPr>
          <w:rFonts w:ascii="Times New Roman" w:hAnsi="Times New Roman"/>
          <w:kern w:val="0"/>
          <w:sz w:val="20"/>
          <w:szCs w:val="20"/>
        </w:rPr>
        <w:t xml:space="preserve"> et al. r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>eported.</w:t>
      </w:r>
      <w:r w:rsidR="00BB54D6">
        <w:rPr>
          <w:rFonts w:ascii="Times New Roman" w:hAnsi="Times New Roman"/>
          <w:kern w:val="0"/>
          <w:sz w:val="20"/>
          <w:szCs w:val="20"/>
        </w:rPr>
        <w:t xml:space="preserve"> (Cheng et al. 2018b)</w:t>
      </w:r>
      <w:r w:rsidRPr="00F1092F">
        <w:rPr>
          <w:rFonts w:ascii="Times New Roman" w:hAnsi="Times New Roman"/>
          <w:kern w:val="0"/>
          <w:sz w:val="20"/>
          <w:szCs w:val="20"/>
        </w:rPr>
        <w:t xml:space="preserve"> The reaction buffer (2 mL) contained 50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mM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KPB (pH 8.0), 30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mM</w:t>
      </w:r>
      <w:proofErr w:type="spellEnd"/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 L-lysine, </w:t>
      </w:r>
      <w:proofErr w:type="gramStart"/>
      <w:r w:rsidR="00F1092F" w:rsidRPr="00F1092F">
        <w:rPr>
          <w:rFonts w:ascii="Times New Roman" w:hAnsi="Times New Roman"/>
          <w:kern w:val="0"/>
          <w:sz w:val="20"/>
          <w:szCs w:val="20"/>
        </w:rPr>
        <w:t>26.5</w:t>
      </w:r>
      <w:proofErr w:type="gramEnd"/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mM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phenol, 0.5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mM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4-aminoant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ipyrine and 10 units/mL </w:t>
      </w:r>
      <w:r w:rsidRPr="00F1092F">
        <w:rPr>
          <w:rFonts w:ascii="Times New Roman" w:hAnsi="Times New Roman"/>
          <w:kern w:val="0"/>
          <w:sz w:val="20"/>
          <w:szCs w:val="20"/>
        </w:rPr>
        <w:t>catalase. The standard reaction mi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xture (205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μL</w:t>
      </w:r>
      <w:proofErr w:type="spellEnd"/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) contained 180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μL</w:t>
      </w:r>
      <w:proofErr w:type="spellEnd"/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r w:rsidRPr="00F1092F">
        <w:rPr>
          <w:rFonts w:ascii="Times New Roman" w:hAnsi="Times New Roman"/>
          <w:kern w:val="0"/>
          <w:sz w:val="20"/>
          <w:szCs w:val="20"/>
        </w:rPr>
        <w:t xml:space="preserve">reaction buffer and 25 </w:t>
      </w:r>
      <w:proofErr w:type="spellStart"/>
      <w:r w:rsidRPr="00F1092F">
        <w:rPr>
          <w:rFonts w:ascii="Times New Roman" w:hAnsi="Times New Roman"/>
          <w:kern w:val="0"/>
          <w:sz w:val="20"/>
          <w:szCs w:val="20"/>
        </w:rPr>
        <w:t>μL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enzym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e. The reaction was carried out </w:t>
      </w:r>
      <w:r w:rsidRPr="00F1092F">
        <w:rPr>
          <w:rFonts w:ascii="Times New Roman" w:hAnsi="Times New Roman"/>
          <w:kern w:val="0"/>
          <w:sz w:val="20"/>
          <w:szCs w:val="20"/>
        </w:rPr>
        <w:t>at 30</w:t>
      </w:r>
      <w:r w:rsidR="00B26EC1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°C</w:t>
      </w:r>
      <w:bookmarkStart w:id="7" w:name="_GoBack"/>
      <w:bookmarkEnd w:id="7"/>
      <w:r w:rsidRPr="00F1092F">
        <w:rPr>
          <w:rFonts w:ascii="Times New Roman" w:hAnsi="Times New Roman"/>
          <w:kern w:val="0"/>
          <w:sz w:val="20"/>
          <w:szCs w:val="20"/>
        </w:rPr>
        <w:t xml:space="preserve"> for 10 min and sto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pped by the addition of 10 </w:t>
      </w:r>
      <w:proofErr w:type="spellStart"/>
      <w:r w:rsidR="00F1092F" w:rsidRPr="00F1092F">
        <w:rPr>
          <w:rFonts w:ascii="Times New Roman" w:hAnsi="Times New Roman"/>
          <w:kern w:val="0"/>
          <w:sz w:val="20"/>
          <w:szCs w:val="20"/>
        </w:rPr>
        <w:t>μL</w:t>
      </w:r>
      <w:proofErr w:type="spellEnd"/>
      <w:r w:rsidR="00F1092F">
        <w:rPr>
          <w:rFonts w:ascii="Times New Roman" w:hAnsi="Times New Roman"/>
          <w:kern w:val="0"/>
          <w:sz w:val="20"/>
          <w:szCs w:val="20"/>
        </w:rPr>
        <w:t xml:space="preserve"> 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of </w:t>
      </w:r>
      <w:r w:rsidR="009D7E1E">
        <w:rPr>
          <w:rFonts w:ascii="Times New Roman" w:hAnsi="Times New Roman"/>
          <w:kern w:val="0"/>
          <w:sz w:val="20"/>
          <w:szCs w:val="20"/>
        </w:rPr>
        <w:t xml:space="preserve">10 </w:t>
      </w:r>
      <w:proofErr w:type="spellStart"/>
      <w:r w:rsidR="009D7E1E">
        <w:rPr>
          <w:rFonts w:ascii="Times New Roman" w:hAnsi="Times New Roman"/>
          <w:kern w:val="0"/>
          <w:sz w:val="20"/>
          <w:szCs w:val="20"/>
        </w:rPr>
        <w:t>mM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Pr="00F1092F">
        <w:rPr>
          <w:rFonts w:ascii="Times New Roman" w:hAnsi="Times New Roman"/>
          <w:kern w:val="0"/>
          <w:sz w:val="20"/>
          <w:szCs w:val="20"/>
        </w:rPr>
        <w:t>HCl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>. After neutrali</w:t>
      </w:r>
      <w:r w:rsidR="009D7E1E">
        <w:rPr>
          <w:rFonts w:ascii="Times New Roman" w:hAnsi="Times New Roman"/>
          <w:kern w:val="0"/>
          <w:sz w:val="20"/>
          <w:szCs w:val="20"/>
        </w:rPr>
        <w:t xml:space="preserve">zation with 10 </w:t>
      </w:r>
      <w:proofErr w:type="spellStart"/>
      <w:r w:rsidR="009D7E1E">
        <w:rPr>
          <w:rFonts w:ascii="Times New Roman" w:hAnsi="Times New Roman"/>
          <w:kern w:val="0"/>
          <w:sz w:val="20"/>
          <w:szCs w:val="20"/>
        </w:rPr>
        <w:t>μL</w:t>
      </w:r>
      <w:proofErr w:type="spellEnd"/>
      <w:r w:rsidR="009D7E1E">
        <w:rPr>
          <w:rFonts w:ascii="Times New Roman" w:hAnsi="Times New Roman"/>
          <w:kern w:val="0"/>
          <w:sz w:val="20"/>
          <w:szCs w:val="20"/>
        </w:rPr>
        <w:t xml:space="preserve"> of 10 </w:t>
      </w:r>
      <w:proofErr w:type="spellStart"/>
      <w:r w:rsidR="009D7E1E">
        <w:rPr>
          <w:rFonts w:ascii="Times New Roman" w:hAnsi="Times New Roman"/>
          <w:kern w:val="0"/>
          <w:sz w:val="20"/>
          <w:szCs w:val="20"/>
        </w:rPr>
        <w:t>mM</w:t>
      </w:r>
      <w:proofErr w:type="spellEnd"/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Pr="00F1092F">
        <w:rPr>
          <w:rFonts w:ascii="Times New Roman" w:hAnsi="Times New Roman"/>
          <w:kern w:val="0"/>
          <w:sz w:val="20"/>
          <w:szCs w:val="20"/>
        </w:rPr>
        <w:t>NaOH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, </w:t>
      </w:r>
      <w:proofErr w:type="spellStart"/>
      <w:r w:rsidRPr="00F1092F">
        <w:rPr>
          <w:rFonts w:ascii="Times New Roman" w:hAnsi="Times New Roman"/>
          <w:kern w:val="0"/>
          <w:sz w:val="20"/>
          <w:szCs w:val="20"/>
        </w:rPr>
        <w:t>Quinoneimine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dye for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>med was measured at 505</w:t>
      </w:r>
      <w:r w:rsidR="009D7E1E">
        <w:rPr>
          <w:rFonts w:ascii="Times New Roman" w:hAnsi="Times New Roman"/>
          <w:kern w:val="0"/>
          <w:sz w:val="20"/>
          <w:szCs w:val="20"/>
        </w:rPr>
        <w:t xml:space="preserve"> 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nm using </w:t>
      </w:r>
      <w:proofErr w:type="spellStart"/>
      <w:r w:rsidRPr="00F1092F">
        <w:rPr>
          <w:rFonts w:ascii="Times New Roman" w:hAnsi="Times New Roman"/>
          <w:kern w:val="0"/>
          <w:sz w:val="20"/>
          <w:szCs w:val="20"/>
        </w:rPr>
        <w:t>SpectraMax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 xml:space="preserve"> M2e (American Molecular De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vices). One unit </w:t>
      </w:r>
      <w:r w:rsidRPr="00F1092F">
        <w:rPr>
          <w:rFonts w:ascii="Times New Roman" w:hAnsi="Times New Roman"/>
          <w:kern w:val="0"/>
          <w:sz w:val="20"/>
          <w:szCs w:val="20"/>
        </w:rPr>
        <w:t>of enzyme activity was defin</w:t>
      </w:r>
      <w:r w:rsidR="00F1092F" w:rsidRPr="00F1092F">
        <w:rPr>
          <w:rFonts w:ascii="Times New Roman" w:hAnsi="Times New Roman"/>
          <w:kern w:val="0"/>
          <w:sz w:val="20"/>
          <w:szCs w:val="20"/>
        </w:rPr>
        <w:t xml:space="preserve">ed as the amount of enzyme that </w:t>
      </w:r>
      <w:r w:rsidRPr="00F1092F">
        <w:rPr>
          <w:rFonts w:ascii="Times New Roman" w:hAnsi="Times New Roman"/>
          <w:kern w:val="0"/>
          <w:sz w:val="20"/>
          <w:szCs w:val="20"/>
        </w:rPr>
        <w:t>ca</w:t>
      </w:r>
      <w:r w:rsidR="009D7E1E">
        <w:rPr>
          <w:rFonts w:ascii="Times New Roman" w:hAnsi="Times New Roman"/>
          <w:kern w:val="0"/>
          <w:sz w:val="20"/>
          <w:szCs w:val="20"/>
        </w:rPr>
        <w:t xml:space="preserve">talyzes the formation of 1 </w:t>
      </w:r>
      <w:proofErr w:type="spellStart"/>
      <w:r w:rsidR="009D7E1E">
        <w:rPr>
          <w:rFonts w:ascii="Times New Roman" w:hAnsi="Times New Roman"/>
          <w:kern w:val="0"/>
          <w:sz w:val="20"/>
          <w:szCs w:val="20"/>
        </w:rPr>
        <w:t>μmol</w:t>
      </w:r>
      <w:proofErr w:type="spellEnd"/>
      <w:r w:rsidR="009D7E1E">
        <w:rPr>
          <w:rFonts w:ascii="Times New Roman" w:hAnsi="Times New Roman"/>
          <w:kern w:val="0"/>
          <w:sz w:val="20"/>
          <w:szCs w:val="20"/>
        </w:rPr>
        <w:t>/L</w:t>
      </w:r>
      <w:r w:rsidRPr="00F1092F">
        <w:rPr>
          <w:rFonts w:ascii="Times New Roman" w:hAnsi="Times New Roman"/>
          <w:kern w:val="0"/>
          <w:sz w:val="20"/>
          <w:szCs w:val="20"/>
        </w:rPr>
        <w:t xml:space="preserve"> of H</w:t>
      </w:r>
      <w:r w:rsidRPr="00F1092F">
        <w:rPr>
          <w:rFonts w:ascii="Times New Roman" w:hAnsi="Times New Roman"/>
          <w:kern w:val="0"/>
          <w:sz w:val="20"/>
          <w:szCs w:val="20"/>
          <w:vertAlign w:val="subscript"/>
        </w:rPr>
        <w:t>2</w:t>
      </w:r>
      <w:r w:rsidRPr="00F1092F">
        <w:rPr>
          <w:rFonts w:ascii="Times New Roman" w:hAnsi="Times New Roman"/>
          <w:kern w:val="0"/>
          <w:sz w:val="20"/>
          <w:szCs w:val="20"/>
        </w:rPr>
        <w:t>O</w:t>
      </w:r>
      <w:r w:rsidRPr="00F1092F">
        <w:rPr>
          <w:rFonts w:ascii="Times New Roman" w:hAnsi="Times New Roman"/>
          <w:kern w:val="0"/>
          <w:sz w:val="20"/>
          <w:szCs w:val="20"/>
          <w:vertAlign w:val="subscript"/>
        </w:rPr>
        <w:t>2</w:t>
      </w:r>
      <w:r w:rsidRPr="00F1092F">
        <w:rPr>
          <w:rFonts w:ascii="Times New Roman" w:hAnsi="Times New Roman"/>
          <w:kern w:val="0"/>
          <w:sz w:val="20"/>
          <w:szCs w:val="20"/>
        </w:rPr>
        <w:t xml:space="preserve"> </w:t>
      </w:r>
      <w:proofErr w:type="spellStart"/>
      <w:r w:rsidRPr="00F1092F">
        <w:rPr>
          <w:rFonts w:ascii="Times New Roman" w:hAnsi="Times New Roman"/>
          <w:kern w:val="0"/>
          <w:sz w:val="20"/>
          <w:szCs w:val="20"/>
        </w:rPr>
        <w:t>perminute</w:t>
      </w:r>
      <w:proofErr w:type="spellEnd"/>
      <w:r w:rsidRPr="00F1092F">
        <w:rPr>
          <w:rFonts w:ascii="Times New Roman" w:hAnsi="Times New Roman"/>
          <w:kern w:val="0"/>
          <w:sz w:val="20"/>
          <w:szCs w:val="20"/>
        </w:rPr>
        <w:t>.</w:t>
      </w:r>
      <w:r w:rsidR="00BB54D6">
        <w:rPr>
          <w:rFonts w:ascii="Times New Roman" w:hAnsi="Times New Roman"/>
          <w:kern w:val="0"/>
          <w:sz w:val="20"/>
          <w:szCs w:val="20"/>
        </w:rPr>
        <w:t xml:space="preserve"> </w:t>
      </w:r>
      <w:bookmarkStart w:id="8" w:name="OLE_LINK1"/>
      <w:r w:rsidR="00BB54D6">
        <w:rPr>
          <w:rFonts w:ascii="Times New Roman" w:hAnsi="Times New Roman"/>
          <w:kern w:val="0"/>
          <w:sz w:val="20"/>
          <w:szCs w:val="20"/>
        </w:rPr>
        <w:t>The specific</w:t>
      </w:r>
      <w:r w:rsidR="00E74EC5">
        <w:rPr>
          <w:rFonts w:ascii="Times New Roman" w:hAnsi="Times New Roman"/>
          <w:kern w:val="0"/>
          <w:sz w:val="20"/>
          <w:szCs w:val="20"/>
        </w:rPr>
        <w:t xml:space="preserve"> activity of </w:t>
      </w:r>
      <w:proofErr w:type="spellStart"/>
      <w:r w:rsidR="00E74EC5">
        <w:rPr>
          <w:rFonts w:ascii="Times New Roman" w:hAnsi="Times New Roman"/>
          <w:kern w:val="0"/>
          <w:sz w:val="20"/>
          <w:szCs w:val="20"/>
        </w:rPr>
        <w:t>RaiP</w:t>
      </w:r>
      <w:proofErr w:type="spellEnd"/>
      <w:r w:rsidR="00E74EC5">
        <w:rPr>
          <w:rFonts w:ascii="Times New Roman" w:hAnsi="Times New Roman"/>
          <w:kern w:val="0"/>
          <w:sz w:val="20"/>
          <w:szCs w:val="20"/>
        </w:rPr>
        <w:t xml:space="preserve"> was 5.14</w:t>
      </w:r>
      <w:r w:rsidR="00BB54D6">
        <w:rPr>
          <w:rFonts w:ascii="Times New Roman" w:hAnsi="Times New Roman"/>
          <w:kern w:val="0"/>
          <w:sz w:val="20"/>
          <w:szCs w:val="20"/>
        </w:rPr>
        <w:t xml:space="preserve"> units/mg.</w:t>
      </w:r>
      <w:bookmarkEnd w:id="8"/>
      <w:r w:rsidR="00C94159" w:rsidRPr="00C94159">
        <w:rPr>
          <w:rFonts w:ascii="Times New Roman" w:hAnsi="Times New Roman"/>
          <w:color w:val="FF0000"/>
          <w:sz w:val="24"/>
        </w:rPr>
        <w:t xml:space="preserve">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The activity of </w:t>
      </w:r>
      <w:proofErr w:type="spellStart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KatE</w:t>
      </w:r>
      <w:proofErr w:type="spellEnd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was determined according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 xml:space="preserve"> to Liu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begin">
          <w:fldData xml:space="preserve">PEVuZE5vdGU+PENpdGU+PEF1dGhvcj5MaXU8L0F1dGhvcj48WWVhcj4yMDE3PC9ZZWFyPjxSZWNO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</w:fldData>
        </w:fldChar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instrText xml:space="preserve"> ADDIN EN.CITE </w:instrTex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begin">
          <w:fldData xml:space="preserve">PEVuZE5vdGU+PENpdGU+PEF1dGhvcj5MaXU8L0F1dGhvcj48WWVhcj4yMDE3PC9ZZWFyPjxSZWNO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</w:fldData>
        </w:fldChar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instrText xml:space="preserve"> ADDIN EN.CITE.DATA </w:instrTex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end"/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separate"/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(</w:t>
      </w:r>
      <w:hyperlink w:anchor="_ENREF_23" w:tooltip="Liu, 2017 #697" w:history="1">
        <w:r w:rsidR="00C94159" w:rsidRPr="00C94159">
          <w:rPr>
            <w:rStyle w:val="ab"/>
            <w:rFonts w:ascii="Times New Roman" w:hAnsi="Times New Roman"/>
            <w:color w:val="000000" w:themeColor="text1"/>
            <w:kern w:val="0"/>
            <w:sz w:val="20"/>
            <w:szCs w:val="20"/>
            <w:u w:val="none"/>
          </w:rPr>
          <w:t>Liu et al., 2017</w:t>
        </w:r>
      </w:hyperlink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)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end"/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. 0.1 mL diluted crude enzyme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 xml:space="preserve"> was incubated with 1 mL 60 </w:t>
      </w:r>
      <w:proofErr w:type="spellStart"/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>mM</w:t>
      </w:r>
      <w:proofErr w:type="spellEnd"/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 xml:space="preserve"> H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  <w:vertAlign w:val="subscript"/>
        </w:rPr>
        <w:t>2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>O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  <w:vertAlign w:val="subscript"/>
        </w:rPr>
        <w:t>2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 xml:space="preserve"> at 30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°C</w:t>
      </w:r>
      <w:r w:rsidR="00C94159" w:rsidRPr="00C94159">
        <w:rPr>
          <w:rFonts w:ascii="Times New Roman" w:hAnsi="Times New Roman" w:hint="eastAsia"/>
          <w:color w:val="000000" w:themeColor="text1"/>
          <w:kern w:val="0"/>
          <w:sz w:val="20"/>
          <w:szCs w:val="20"/>
        </w:rPr>
        <w:t xml:space="preserve"> for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10 min.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The enzymat</w:t>
      </w:r>
      <w:r w:rsid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ic reaction was then stopped by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the addition of 1 ml 32.4 </w:t>
      </w:r>
      <w:proofErr w:type="spellStart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mM</w:t>
      </w:r>
      <w:proofErr w:type="spellEnd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ammonium </w:t>
      </w:r>
      <w:proofErr w:type="spellStart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molybdate</w:t>
      </w:r>
      <w:proofErr w:type="spellEnd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.</w:t>
      </w:r>
      <w:r w:rsid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The absorbance of a yellow complex formed by </w:t>
      </w:r>
      <w:proofErr w:type="spellStart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molybdate</w:t>
      </w:r>
      <w:proofErr w:type="spellEnd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and H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  <w:vertAlign w:val="subscript"/>
        </w:rPr>
        <w:t>2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O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  <w:vertAlign w:val="subscript"/>
        </w:rPr>
        <w:t>2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was immediately measured at 405 nm 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begin">
          <w:fldData xml:space="preserve">PEVuZE5vdGU+PENpdGU+PEF1dGhvcj5MaXU8L0F1dGhvcj48WWVhcj4yMDE3PC9ZZWFyPjxSZWNO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</w:fldData>
        </w:fldChar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instrText xml:space="preserve"> ADDIN EN.CITE </w:instrTex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begin">
          <w:fldData xml:space="preserve">PEVuZE5vdGU+PENpdGU+PEF1dGhvcj5MaXU8L0F1dGhvcj48WWVhcj4yMDE3PC9ZZWFyPjxSZWNO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</w:fldData>
        </w:fldChar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instrText xml:space="preserve"> ADDIN EN.CITE.DATA </w:instrTex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end"/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separate"/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(</w:t>
      </w:r>
      <w:hyperlink w:anchor="_ENREF_23" w:tooltip="Liu, 2017 #697" w:history="1">
        <w:r w:rsidR="00C94159" w:rsidRPr="00C94159">
          <w:rPr>
            <w:rStyle w:val="ab"/>
            <w:rFonts w:ascii="Times New Roman" w:hAnsi="Times New Roman"/>
            <w:color w:val="000000" w:themeColor="text1"/>
            <w:kern w:val="0"/>
            <w:sz w:val="20"/>
            <w:szCs w:val="20"/>
            <w:u w:val="none"/>
          </w:rPr>
          <w:t>Liu et al., 2017</w:t>
        </w:r>
      </w:hyperlink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)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fldChar w:fldCharType="end"/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. One unit of catalase activity was defined as the amount of enzyme decomposing of 1 </w:t>
      </w:r>
      <w:proofErr w:type="spellStart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μmol</w:t>
      </w:r>
      <w:proofErr w:type="spellEnd"/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H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  <w:vertAlign w:val="subscript"/>
        </w:rPr>
        <w:t>2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>O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  <w:vertAlign w:val="subscript"/>
        </w:rPr>
        <w:t>2</w:t>
      </w:r>
      <w:r w:rsidR="00C94159" w:rsidRPr="00C94159">
        <w:rPr>
          <w:rFonts w:ascii="Times New Roman" w:hAnsi="Times New Roman"/>
          <w:color w:val="000000" w:themeColor="text1"/>
          <w:kern w:val="0"/>
          <w:sz w:val="20"/>
          <w:szCs w:val="20"/>
        </w:rPr>
        <w:t xml:space="preserve"> per min.</w:t>
      </w:r>
    </w:p>
    <w:p w:rsidR="00692C34" w:rsidRDefault="00692C34">
      <w:pPr>
        <w:rPr>
          <w:rFonts w:ascii="Times New Roman" w:hAnsi="Times New Roman"/>
          <w:kern w:val="0"/>
          <w:sz w:val="20"/>
          <w:szCs w:val="20"/>
        </w:rPr>
      </w:pPr>
    </w:p>
    <w:p w:rsidR="00617686" w:rsidRPr="00B62A6E" w:rsidRDefault="009010E3">
      <w:pPr>
        <w:rPr>
          <w:rFonts w:ascii="Times New Roman" w:hAnsi="Times New Roman"/>
          <w:kern w:val="0"/>
          <w:sz w:val="20"/>
          <w:szCs w:val="20"/>
        </w:rPr>
      </w:pPr>
      <w:r>
        <w:rPr>
          <w:rFonts w:ascii="Times New Roman" w:hAnsi="Times New Roman"/>
          <w:b/>
          <w:bCs/>
          <w:kern w:val="0"/>
          <w:sz w:val="24"/>
        </w:rPr>
        <w:t>Supplementary table S1</w:t>
      </w:r>
      <w:r w:rsidR="00B62A6E">
        <w:rPr>
          <w:rFonts w:ascii="Times New Roman" w:hAnsi="Times New Roman"/>
          <w:b/>
          <w:bCs/>
          <w:kern w:val="0"/>
          <w:sz w:val="24"/>
        </w:rPr>
        <w:t xml:space="preserve">. </w:t>
      </w:r>
      <w:r w:rsidR="00B62A6E">
        <w:rPr>
          <w:rFonts w:ascii="Times New Roman" w:hAnsi="Times New Roman" w:hint="eastAsia"/>
          <w:kern w:val="0"/>
          <w:sz w:val="20"/>
          <w:szCs w:val="20"/>
        </w:rPr>
        <w:t>Primers used in this study</w:t>
      </w:r>
    </w:p>
    <w:tbl>
      <w:tblPr>
        <w:tblW w:w="8522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9"/>
        <w:gridCol w:w="6713"/>
      </w:tblGrid>
      <w:tr w:rsidR="00651015">
        <w:tc>
          <w:tcPr>
            <w:tcW w:w="18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651015" w:rsidRDefault="00614814">
            <w:pPr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sz w:val="24"/>
              </w:rPr>
              <w:t>Primers names</w:t>
            </w:r>
          </w:p>
        </w:tc>
        <w:tc>
          <w:tcPr>
            <w:tcW w:w="671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651015" w:rsidRDefault="00614814">
            <w:pPr>
              <w:rPr>
                <w:rFonts w:ascii="Times New Roman" w:hAnsi="Times New Roman"/>
                <w:color w:val="000000"/>
                <w:sz w:val="24"/>
              </w:rPr>
            </w:pPr>
            <w:r>
              <w:rPr>
                <w:rFonts w:ascii="Times New Roman" w:hAnsi="Times New Roman"/>
                <w:color w:val="000000"/>
                <w:sz w:val="24"/>
              </w:rPr>
              <w:t>Nucleotide sequence (5’-3’)</w:t>
            </w:r>
          </w:p>
        </w:tc>
      </w:tr>
      <w:tr w:rsidR="00651015">
        <w:tc>
          <w:tcPr>
            <w:tcW w:w="1809" w:type="dxa"/>
            <w:shd w:val="clear" w:color="auto" w:fill="auto"/>
          </w:tcPr>
          <w:p w:rsidR="00651015" w:rsidRDefault="00454DCC">
            <w:pPr>
              <w:rPr>
                <w:rFonts w:ascii="Times New Roman" w:eastAsia="等线" w:hAnsi="Times New Roman"/>
                <w:sz w:val="24"/>
              </w:rPr>
            </w:pPr>
            <w:proofErr w:type="spellStart"/>
            <w:r>
              <w:rPr>
                <w:rFonts w:ascii="Times New Roman" w:eastAsia="等线" w:hAnsi="Times New Roman"/>
                <w:sz w:val="24"/>
              </w:rPr>
              <w:t>raiP</w:t>
            </w:r>
            <w:proofErr w:type="spellEnd"/>
            <w:r w:rsidR="00614814">
              <w:rPr>
                <w:rFonts w:ascii="Times New Roman" w:eastAsia="等线" w:hAnsi="Times New Roman"/>
                <w:sz w:val="24"/>
              </w:rPr>
              <w:t>-F</w:t>
            </w:r>
          </w:p>
        </w:tc>
        <w:tc>
          <w:tcPr>
            <w:tcW w:w="6713" w:type="dxa"/>
            <w:shd w:val="clear" w:color="auto" w:fill="auto"/>
          </w:tcPr>
          <w:p w:rsidR="00651015" w:rsidRPr="009010E3" w:rsidRDefault="00454DCC" w:rsidP="00454DCC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9010E3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5</w:t>
            </w:r>
            <w:r w:rsidRPr="009010E3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  <w:r w:rsidRPr="009010E3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GGAATTCCATATGGAGCACCTGGCAGACTGTCTGG-3</w:t>
            </w:r>
            <w:r w:rsidRPr="009010E3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</w:p>
        </w:tc>
      </w:tr>
      <w:tr w:rsidR="00651015">
        <w:tc>
          <w:tcPr>
            <w:tcW w:w="1809" w:type="dxa"/>
            <w:shd w:val="clear" w:color="auto" w:fill="auto"/>
          </w:tcPr>
          <w:p w:rsidR="00651015" w:rsidRPr="00454DCC" w:rsidRDefault="00C970FA">
            <w:pPr>
              <w:rPr>
                <w:rFonts w:ascii="Times New Roman" w:eastAsia="等线" w:hAnsi="Times New Roman"/>
                <w:color w:val="FF0000"/>
                <w:sz w:val="24"/>
              </w:rPr>
            </w:pPr>
            <w:proofErr w:type="spellStart"/>
            <w:r>
              <w:rPr>
                <w:rFonts w:ascii="Times New Roman" w:eastAsia="等线" w:hAnsi="Times New Roman"/>
                <w:sz w:val="24"/>
              </w:rPr>
              <w:t>raiP</w:t>
            </w:r>
            <w:proofErr w:type="spellEnd"/>
            <w:r>
              <w:rPr>
                <w:rFonts w:ascii="Times New Roman" w:eastAsia="等线" w:hAnsi="Times New Roman"/>
                <w:sz w:val="24"/>
              </w:rPr>
              <w:t>-R</w:t>
            </w:r>
          </w:p>
        </w:tc>
        <w:tc>
          <w:tcPr>
            <w:tcW w:w="6713" w:type="dxa"/>
            <w:shd w:val="clear" w:color="auto" w:fill="auto"/>
          </w:tcPr>
          <w:p w:rsidR="00651015" w:rsidRPr="000F3202" w:rsidRDefault="009010E3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5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</w:t>
            </w:r>
            <w:r w:rsidRPr="000F3202">
              <w:rPr>
                <w:rFonts w:ascii="Times New Roman" w:hAnsi="Times New Roman" w:hint="eastAsia"/>
                <w:color w:val="000000" w:themeColor="text1"/>
                <w:sz w:val="24"/>
              </w:rPr>
              <w:t>CGGGATCCCAGTTCGTCCTTGGTATGC</w:t>
            </w: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3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</w:p>
        </w:tc>
      </w:tr>
      <w:tr w:rsidR="00651015">
        <w:tc>
          <w:tcPr>
            <w:tcW w:w="1809" w:type="dxa"/>
            <w:shd w:val="clear" w:color="auto" w:fill="auto"/>
          </w:tcPr>
          <w:p w:rsidR="00651015" w:rsidRPr="00454DCC" w:rsidRDefault="00C970FA">
            <w:pPr>
              <w:rPr>
                <w:rFonts w:ascii="Times New Roman" w:eastAsia="等线" w:hAnsi="Times New Roman"/>
                <w:color w:val="FF0000"/>
                <w:sz w:val="24"/>
              </w:rPr>
            </w:pPr>
            <w:proofErr w:type="spellStart"/>
            <w:r>
              <w:rPr>
                <w:rFonts w:ascii="Times New Roman" w:eastAsia="等线" w:hAnsi="Times New Roman"/>
                <w:sz w:val="24"/>
              </w:rPr>
              <w:t>katE</w:t>
            </w:r>
            <w:proofErr w:type="spellEnd"/>
            <w:r>
              <w:rPr>
                <w:rFonts w:ascii="Times New Roman" w:eastAsia="等线" w:hAnsi="Times New Roman"/>
                <w:sz w:val="24"/>
              </w:rPr>
              <w:t>-F</w:t>
            </w:r>
          </w:p>
        </w:tc>
        <w:tc>
          <w:tcPr>
            <w:tcW w:w="6713" w:type="dxa"/>
            <w:shd w:val="clear" w:color="auto" w:fill="auto"/>
          </w:tcPr>
          <w:p w:rsidR="00651015" w:rsidRPr="000F3202" w:rsidRDefault="002B1B23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5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ACGC</w:t>
            </w:r>
            <w:r w:rsidR="00165BAF"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GTCGAC</w:t>
            </w:r>
            <w:r w:rsidRPr="000F3202">
              <w:rPr>
                <w:rFonts w:ascii="Times New Roman" w:hAnsi="Times New Roman"/>
                <w:color w:val="000000" w:themeColor="text1"/>
                <w:sz w:val="24"/>
              </w:rPr>
              <w:t>ATGTCGCAACATAACGAAAAG</w:t>
            </w: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3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</w:p>
        </w:tc>
      </w:tr>
      <w:tr w:rsidR="00651015">
        <w:tc>
          <w:tcPr>
            <w:tcW w:w="1809" w:type="dxa"/>
            <w:tcBorders>
              <w:bottom w:val="single" w:sz="12" w:space="0" w:color="auto"/>
            </w:tcBorders>
            <w:shd w:val="clear" w:color="auto" w:fill="auto"/>
          </w:tcPr>
          <w:p w:rsidR="00651015" w:rsidRPr="00454DCC" w:rsidRDefault="00C970FA">
            <w:pPr>
              <w:rPr>
                <w:rFonts w:ascii="Times New Roman" w:eastAsia="等线" w:hAnsi="Times New Roman"/>
                <w:color w:val="FF0000"/>
                <w:sz w:val="24"/>
              </w:rPr>
            </w:pPr>
            <w:r>
              <w:rPr>
                <w:rFonts w:ascii="Times New Roman" w:eastAsia="等线" w:hAnsi="Times New Roman"/>
                <w:sz w:val="24"/>
              </w:rPr>
              <w:t>katE-R</w:t>
            </w:r>
          </w:p>
        </w:tc>
        <w:tc>
          <w:tcPr>
            <w:tcW w:w="6713" w:type="dxa"/>
            <w:tcBorders>
              <w:bottom w:val="single" w:sz="12" w:space="0" w:color="auto"/>
            </w:tcBorders>
            <w:shd w:val="clear" w:color="auto" w:fill="auto"/>
          </w:tcPr>
          <w:p w:rsidR="00651015" w:rsidRPr="000F3202" w:rsidRDefault="000F3202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5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</w:t>
            </w:r>
            <w:r w:rsidRPr="000F3202">
              <w:rPr>
                <w:rFonts w:ascii="Times New Roman" w:hAnsi="Times New Roman"/>
                <w:color w:val="000000" w:themeColor="text1"/>
                <w:sz w:val="24"/>
              </w:rPr>
              <w:t>CCGCTCGAG</w:t>
            </w:r>
            <w:r w:rsidRPr="000F3202">
              <w:rPr>
                <w:rFonts w:ascii="Times New Roman" w:hAnsi="Times New Roman" w:hint="eastAsia"/>
                <w:color w:val="000000" w:themeColor="text1"/>
                <w:sz w:val="24"/>
              </w:rPr>
              <w:t>TCAGGCAGGAATTTTGTCAATC</w:t>
            </w:r>
            <w:r w:rsidRPr="000F3202">
              <w:rPr>
                <w:rFonts w:ascii="Times New Roman" w:hAnsi="Times New Roman" w:hint="eastAsia"/>
                <w:bCs/>
                <w:color w:val="000000" w:themeColor="text1"/>
                <w:kern w:val="0"/>
                <w:sz w:val="24"/>
              </w:rPr>
              <w:t>-3</w:t>
            </w:r>
            <w:r w:rsidRPr="000F3202">
              <w:rPr>
                <w:rFonts w:ascii="Times New Roman" w:hAnsi="Times New Roman"/>
                <w:bCs/>
                <w:color w:val="000000" w:themeColor="text1"/>
                <w:kern w:val="0"/>
                <w:sz w:val="24"/>
              </w:rPr>
              <w:t>’</w:t>
            </w:r>
          </w:p>
        </w:tc>
      </w:tr>
    </w:tbl>
    <w:p w:rsidR="00A93D45" w:rsidRPr="00283548" w:rsidRDefault="00A93D45" w:rsidP="00283548">
      <w:pPr>
        <w:widowControl/>
        <w:jc w:val="left"/>
        <w:rPr>
          <w:rFonts w:ascii="Times New Roman" w:hAnsi="Times New Roman"/>
          <w:b/>
          <w:bCs/>
          <w:kern w:val="0"/>
          <w:sz w:val="24"/>
        </w:rPr>
      </w:pPr>
    </w:p>
    <w:sectPr w:rsidR="00A93D45" w:rsidRPr="00283548">
      <w:footerReference w:type="default" r:id="rId11"/>
      <w:pgSz w:w="11906" w:h="16838"/>
      <w:pgMar w:top="1440" w:right="1797" w:bottom="1440" w:left="1797" w:header="851" w:footer="992" w:gutter="0"/>
      <w:cols w:space="720"/>
      <w:docGrid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7385A" w:rsidRDefault="0027385A">
      <w:r>
        <w:separator/>
      </w:r>
    </w:p>
  </w:endnote>
  <w:endnote w:type="continuationSeparator" w:id="0">
    <w:p w:rsidR="0027385A" w:rsidRDefault="002738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23536373"/>
    </w:sdtPr>
    <w:sdtEndPr/>
    <w:sdtContent>
      <w:p w:rsidR="007F6DEB" w:rsidRDefault="007F6DEB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26EC1" w:rsidRPr="00B26EC1">
          <w:rPr>
            <w:noProof/>
            <w:lang w:val="zh-CN"/>
          </w:rPr>
          <w:t>3</w:t>
        </w:r>
        <w:r>
          <w:fldChar w:fldCharType="end"/>
        </w:r>
      </w:p>
    </w:sdtContent>
  </w:sdt>
  <w:p w:rsidR="007F6DEB" w:rsidRDefault="007F6DEB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7385A" w:rsidRDefault="0027385A">
      <w:r>
        <w:separator/>
      </w:r>
    </w:p>
  </w:footnote>
  <w:footnote w:type="continuationSeparator" w:id="0">
    <w:p w:rsidR="0027385A" w:rsidRDefault="0027385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Chem Societ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0ar2s9rpsdve5exrr2xsrw7tx9ps95srddz&quot;&gt;哌啶酸&lt;record-ids&gt;&lt;item&gt;164&lt;/item&gt;&lt;item&gt;165&lt;/item&gt;&lt;item&gt;167&lt;/item&gt;&lt;item&gt;168&lt;/item&gt;&lt;item&gt;256&lt;/item&gt;&lt;item&gt;257&lt;/item&gt;&lt;item&gt;285&lt;/item&gt;&lt;item&gt;404&lt;/item&gt;&lt;item&gt;474&lt;/item&gt;&lt;item&gt;508&lt;/item&gt;&lt;item&gt;521&lt;/item&gt;&lt;item&gt;523&lt;/item&gt;&lt;item&gt;569&lt;/item&gt;&lt;item&gt;587&lt;/item&gt;&lt;item&gt;683&lt;/item&gt;&lt;item&gt;816&lt;/item&gt;&lt;/record-ids&gt;&lt;/item&gt;&lt;/Libraries&gt;"/>
  </w:docVars>
  <w:rsids>
    <w:rsidRoot w:val="00172A27"/>
    <w:rsid w:val="0000007A"/>
    <w:rsid w:val="000013C2"/>
    <w:rsid w:val="00001A3C"/>
    <w:rsid w:val="00002494"/>
    <w:rsid w:val="00002C25"/>
    <w:rsid w:val="00004191"/>
    <w:rsid w:val="00004554"/>
    <w:rsid w:val="00004898"/>
    <w:rsid w:val="000055F0"/>
    <w:rsid w:val="00006193"/>
    <w:rsid w:val="00006C0A"/>
    <w:rsid w:val="0000770B"/>
    <w:rsid w:val="000125A9"/>
    <w:rsid w:val="00015316"/>
    <w:rsid w:val="000158C8"/>
    <w:rsid w:val="000165F9"/>
    <w:rsid w:val="00016767"/>
    <w:rsid w:val="00016AC4"/>
    <w:rsid w:val="000174E6"/>
    <w:rsid w:val="00020328"/>
    <w:rsid w:val="00020984"/>
    <w:rsid w:val="00020DCF"/>
    <w:rsid w:val="00023B53"/>
    <w:rsid w:val="000241DB"/>
    <w:rsid w:val="0002449D"/>
    <w:rsid w:val="00025047"/>
    <w:rsid w:val="00026611"/>
    <w:rsid w:val="00031443"/>
    <w:rsid w:val="000322F2"/>
    <w:rsid w:val="000401E9"/>
    <w:rsid w:val="00041341"/>
    <w:rsid w:val="00042089"/>
    <w:rsid w:val="00043A05"/>
    <w:rsid w:val="00043D1E"/>
    <w:rsid w:val="000441D5"/>
    <w:rsid w:val="00051DA3"/>
    <w:rsid w:val="000524FB"/>
    <w:rsid w:val="00052F98"/>
    <w:rsid w:val="00055A09"/>
    <w:rsid w:val="00056AA9"/>
    <w:rsid w:val="00056BC6"/>
    <w:rsid w:val="00056E27"/>
    <w:rsid w:val="00057850"/>
    <w:rsid w:val="00057AF6"/>
    <w:rsid w:val="00061FBD"/>
    <w:rsid w:val="00063798"/>
    <w:rsid w:val="00064E88"/>
    <w:rsid w:val="00065438"/>
    <w:rsid w:val="0006734B"/>
    <w:rsid w:val="00070714"/>
    <w:rsid w:val="00070722"/>
    <w:rsid w:val="00072797"/>
    <w:rsid w:val="00073151"/>
    <w:rsid w:val="000732AE"/>
    <w:rsid w:val="0007520C"/>
    <w:rsid w:val="00075F8E"/>
    <w:rsid w:val="0007614C"/>
    <w:rsid w:val="0008099F"/>
    <w:rsid w:val="00082B7C"/>
    <w:rsid w:val="00084131"/>
    <w:rsid w:val="00084CA5"/>
    <w:rsid w:val="00084FAA"/>
    <w:rsid w:val="00085C4D"/>
    <w:rsid w:val="00086CAB"/>
    <w:rsid w:val="000903F0"/>
    <w:rsid w:val="00091EBB"/>
    <w:rsid w:val="00092594"/>
    <w:rsid w:val="000931F4"/>
    <w:rsid w:val="000950A3"/>
    <w:rsid w:val="000955F0"/>
    <w:rsid w:val="000972E5"/>
    <w:rsid w:val="00097448"/>
    <w:rsid w:val="000A00E4"/>
    <w:rsid w:val="000A0509"/>
    <w:rsid w:val="000A06D3"/>
    <w:rsid w:val="000A15B8"/>
    <w:rsid w:val="000A1869"/>
    <w:rsid w:val="000A31B9"/>
    <w:rsid w:val="000A7298"/>
    <w:rsid w:val="000A73DD"/>
    <w:rsid w:val="000A7E66"/>
    <w:rsid w:val="000B0C3A"/>
    <w:rsid w:val="000B1ACA"/>
    <w:rsid w:val="000B259F"/>
    <w:rsid w:val="000B268F"/>
    <w:rsid w:val="000B4003"/>
    <w:rsid w:val="000B47A1"/>
    <w:rsid w:val="000B4FB2"/>
    <w:rsid w:val="000B50A3"/>
    <w:rsid w:val="000B5AA5"/>
    <w:rsid w:val="000B65EA"/>
    <w:rsid w:val="000B6B45"/>
    <w:rsid w:val="000B7F72"/>
    <w:rsid w:val="000C1D4C"/>
    <w:rsid w:val="000C2A30"/>
    <w:rsid w:val="000C3F66"/>
    <w:rsid w:val="000C492C"/>
    <w:rsid w:val="000D0FE6"/>
    <w:rsid w:val="000D1452"/>
    <w:rsid w:val="000D2C77"/>
    <w:rsid w:val="000D3775"/>
    <w:rsid w:val="000D3B59"/>
    <w:rsid w:val="000D4440"/>
    <w:rsid w:val="000D7128"/>
    <w:rsid w:val="000E1017"/>
    <w:rsid w:val="000E1A18"/>
    <w:rsid w:val="000E1FE4"/>
    <w:rsid w:val="000E2F61"/>
    <w:rsid w:val="000E4E6C"/>
    <w:rsid w:val="000E4F71"/>
    <w:rsid w:val="000E54E8"/>
    <w:rsid w:val="000E5D41"/>
    <w:rsid w:val="000E6154"/>
    <w:rsid w:val="000E6512"/>
    <w:rsid w:val="000E6E87"/>
    <w:rsid w:val="000E7BC9"/>
    <w:rsid w:val="000F0244"/>
    <w:rsid w:val="000F1B80"/>
    <w:rsid w:val="000F27B0"/>
    <w:rsid w:val="000F3202"/>
    <w:rsid w:val="000F38E9"/>
    <w:rsid w:val="000F4BD8"/>
    <w:rsid w:val="000F5382"/>
    <w:rsid w:val="000F5427"/>
    <w:rsid w:val="000F5AF1"/>
    <w:rsid w:val="000F60E5"/>
    <w:rsid w:val="000F630C"/>
    <w:rsid w:val="000F66E2"/>
    <w:rsid w:val="000F79B1"/>
    <w:rsid w:val="000F79B6"/>
    <w:rsid w:val="00104929"/>
    <w:rsid w:val="00104A67"/>
    <w:rsid w:val="00104B85"/>
    <w:rsid w:val="00104CB3"/>
    <w:rsid w:val="00104D45"/>
    <w:rsid w:val="00105D2F"/>
    <w:rsid w:val="00105F73"/>
    <w:rsid w:val="001103EC"/>
    <w:rsid w:val="00111345"/>
    <w:rsid w:val="00111CEF"/>
    <w:rsid w:val="0011397E"/>
    <w:rsid w:val="001144F2"/>
    <w:rsid w:val="00116328"/>
    <w:rsid w:val="0012264A"/>
    <w:rsid w:val="00123AE6"/>
    <w:rsid w:val="00126224"/>
    <w:rsid w:val="00127CD1"/>
    <w:rsid w:val="0013007A"/>
    <w:rsid w:val="0013011D"/>
    <w:rsid w:val="00130B0E"/>
    <w:rsid w:val="001346B7"/>
    <w:rsid w:val="00135F57"/>
    <w:rsid w:val="0013727D"/>
    <w:rsid w:val="001378D6"/>
    <w:rsid w:val="0014501C"/>
    <w:rsid w:val="00145BE1"/>
    <w:rsid w:val="00145E13"/>
    <w:rsid w:val="0015052E"/>
    <w:rsid w:val="001513C6"/>
    <w:rsid w:val="00152B49"/>
    <w:rsid w:val="00152BB7"/>
    <w:rsid w:val="00153846"/>
    <w:rsid w:val="00154CF2"/>
    <w:rsid w:val="00155F83"/>
    <w:rsid w:val="00156BDF"/>
    <w:rsid w:val="00160E93"/>
    <w:rsid w:val="0016151C"/>
    <w:rsid w:val="001623A1"/>
    <w:rsid w:val="001649BC"/>
    <w:rsid w:val="00164AD5"/>
    <w:rsid w:val="00165BAF"/>
    <w:rsid w:val="00167174"/>
    <w:rsid w:val="00170E4C"/>
    <w:rsid w:val="001710B1"/>
    <w:rsid w:val="00172A27"/>
    <w:rsid w:val="00173DA5"/>
    <w:rsid w:val="00173DD7"/>
    <w:rsid w:val="001742B6"/>
    <w:rsid w:val="0017609E"/>
    <w:rsid w:val="00180304"/>
    <w:rsid w:val="00181995"/>
    <w:rsid w:val="00184396"/>
    <w:rsid w:val="0018506B"/>
    <w:rsid w:val="00185974"/>
    <w:rsid w:val="00185EEA"/>
    <w:rsid w:val="00186070"/>
    <w:rsid w:val="0018635C"/>
    <w:rsid w:val="00186ACE"/>
    <w:rsid w:val="001932B3"/>
    <w:rsid w:val="00193529"/>
    <w:rsid w:val="001962F3"/>
    <w:rsid w:val="001A1C1F"/>
    <w:rsid w:val="001A1F72"/>
    <w:rsid w:val="001A2A39"/>
    <w:rsid w:val="001A2D9D"/>
    <w:rsid w:val="001A6876"/>
    <w:rsid w:val="001A7F57"/>
    <w:rsid w:val="001B005F"/>
    <w:rsid w:val="001B00C6"/>
    <w:rsid w:val="001B0DF2"/>
    <w:rsid w:val="001B17E8"/>
    <w:rsid w:val="001B17FA"/>
    <w:rsid w:val="001B1F7B"/>
    <w:rsid w:val="001B3520"/>
    <w:rsid w:val="001B36BC"/>
    <w:rsid w:val="001B3D9F"/>
    <w:rsid w:val="001B4A92"/>
    <w:rsid w:val="001B6E0E"/>
    <w:rsid w:val="001B7875"/>
    <w:rsid w:val="001C081E"/>
    <w:rsid w:val="001C0B7C"/>
    <w:rsid w:val="001C0EE4"/>
    <w:rsid w:val="001C1194"/>
    <w:rsid w:val="001C22A3"/>
    <w:rsid w:val="001C4364"/>
    <w:rsid w:val="001C47A5"/>
    <w:rsid w:val="001C63A9"/>
    <w:rsid w:val="001C7415"/>
    <w:rsid w:val="001C7E4C"/>
    <w:rsid w:val="001D0B08"/>
    <w:rsid w:val="001D1099"/>
    <w:rsid w:val="001D22BD"/>
    <w:rsid w:val="001D32AE"/>
    <w:rsid w:val="001D46E4"/>
    <w:rsid w:val="001D4899"/>
    <w:rsid w:val="001D4996"/>
    <w:rsid w:val="001D53F2"/>
    <w:rsid w:val="001D555C"/>
    <w:rsid w:val="001D61DC"/>
    <w:rsid w:val="001D6E85"/>
    <w:rsid w:val="001D7AB9"/>
    <w:rsid w:val="001E0157"/>
    <w:rsid w:val="001E0C66"/>
    <w:rsid w:val="001E0FCB"/>
    <w:rsid w:val="001E1B66"/>
    <w:rsid w:val="001E262B"/>
    <w:rsid w:val="001E26B8"/>
    <w:rsid w:val="001E5006"/>
    <w:rsid w:val="001E63D8"/>
    <w:rsid w:val="001E6FE3"/>
    <w:rsid w:val="001E717E"/>
    <w:rsid w:val="001F3154"/>
    <w:rsid w:val="001F34D9"/>
    <w:rsid w:val="001F3586"/>
    <w:rsid w:val="001F4456"/>
    <w:rsid w:val="001F6337"/>
    <w:rsid w:val="001F6870"/>
    <w:rsid w:val="001F75CB"/>
    <w:rsid w:val="00200233"/>
    <w:rsid w:val="00200266"/>
    <w:rsid w:val="00200691"/>
    <w:rsid w:val="00201CAA"/>
    <w:rsid w:val="00202515"/>
    <w:rsid w:val="00202912"/>
    <w:rsid w:val="00202ECD"/>
    <w:rsid w:val="00204490"/>
    <w:rsid w:val="0020459C"/>
    <w:rsid w:val="00204E16"/>
    <w:rsid w:val="00205616"/>
    <w:rsid w:val="00207E57"/>
    <w:rsid w:val="00210A70"/>
    <w:rsid w:val="00211410"/>
    <w:rsid w:val="00213173"/>
    <w:rsid w:val="00214F1F"/>
    <w:rsid w:val="00215511"/>
    <w:rsid w:val="002160B3"/>
    <w:rsid w:val="00216468"/>
    <w:rsid w:val="0022057B"/>
    <w:rsid w:val="00222C22"/>
    <w:rsid w:val="0022363F"/>
    <w:rsid w:val="00224C06"/>
    <w:rsid w:val="002330EB"/>
    <w:rsid w:val="00234828"/>
    <w:rsid w:val="00234B7D"/>
    <w:rsid w:val="00236086"/>
    <w:rsid w:val="0023646A"/>
    <w:rsid w:val="00237DA0"/>
    <w:rsid w:val="00240484"/>
    <w:rsid w:val="00242B76"/>
    <w:rsid w:val="00243B73"/>
    <w:rsid w:val="00244CFD"/>
    <w:rsid w:val="00245530"/>
    <w:rsid w:val="00246A50"/>
    <w:rsid w:val="00246BAE"/>
    <w:rsid w:val="00247ADC"/>
    <w:rsid w:val="00250868"/>
    <w:rsid w:val="00251B7D"/>
    <w:rsid w:val="00252863"/>
    <w:rsid w:val="00252E67"/>
    <w:rsid w:val="0025516B"/>
    <w:rsid w:val="0025611E"/>
    <w:rsid w:val="00256357"/>
    <w:rsid w:val="002572AB"/>
    <w:rsid w:val="00260D6D"/>
    <w:rsid w:val="00261FF3"/>
    <w:rsid w:val="00263C4D"/>
    <w:rsid w:val="00264C46"/>
    <w:rsid w:val="002659CF"/>
    <w:rsid w:val="00266FE4"/>
    <w:rsid w:val="00271EB8"/>
    <w:rsid w:val="00273784"/>
    <w:rsid w:val="0027385A"/>
    <w:rsid w:val="00274008"/>
    <w:rsid w:val="00281D0E"/>
    <w:rsid w:val="00283548"/>
    <w:rsid w:val="0028403B"/>
    <w:rsid w:val="002845BF"/>
    <w:rsid w:val="00286231"/>
    <w:rsid w:val="00286434"/>
    <w:rsid w:val="00286785"/>
    <w:rsid w:val="00287CE8"/>
    <w:rsid w:val="00287E5C"/>
    <w:rsid w:val="0029222C"/>
    <w:rsid w:val="00292437"/>
    <w:rsid w:val="00292B7C"/>
    <w:rsid w:val="002932A1"/>
    <w:rsid w:val="00293CC3"/>
    <w:rsid w:val="002940B0"/>
    <w:rsid w:val="00295901"/>
    <w:rsid w:val="00295C86"/>
    <w:rsid w:val="002A0830"/>
    <w:rsid w:val="002A25CC"/>
    <w:rsid w:val="002A2880"/>
    <w:rsid w:val="002A39F8"/>
    <w:rsid w:val="002A5F71"/>
    <w:rsid w:val="002A7026"/>
    <w:rsid w:val="002A7FDE"/>
    <w:rsid w:val="002B0589"/>
    <w:rsid w:val="002B1B23"/>
    <w:rsid w:val="002B1EE0"/>
    <w:rsid w:val="002B343D"/>
    <w:rsid w:val="002B652B"/>
    <w:rsid w:val="002C00B5"/>
    <w:rsid w:val="002C1499"/>
    <w:rsid w:val="002C1BF4"/>
    <w:rsid w:val="002C2B74"/>
    <w:rsid w:val="002C2C82"/>
    <w:rsid w:val="002C3169"/>
    <w:rsid w:val="002C3FCB"/>
    <w:rsid w:val="002C441A"/>
    <w:rsid w:val="002C5F55"/>
    <w:rsid w:val="002C60B5"/>
    <w:rsid w:val="002C6CC6"/>
    <w:rsid w:val="002C77F4"/>
    <w:rsid w:val="002C7D5C"/>
    <w:rsid w:val="002D11DF"/>
    <w:rsid w:val="002D1CA1"/>
    <w:rsid w:val="002D2743"/>
    <w:rsid w:val="002D2978"/>
    <w:rsid w:val="002D3D1B"/>
    <w:rsid w:val="002D4EAE"/>
    <w:rsid w:val="002D6F9D"/>
    <w:rsid w:val="002D75A9"/>
    <w:rsid w:val="002D791B"/>
    <w:rsid w:val="002E1A91"/>
    <w:rsid w:val="002E52F7"/>
    <w:rsid w:val="002E6C79"/>
    <w:rsid w:val="002E7422"/>
    <w:rsid w:val="002E7930"/>
    <w:rsid w:val="002E7A99"/>
    <w:rsid w:val="002F4EAF"/>
    <w:rsid w:val="002F5EC8"/>
    <w:rsid w:val="002F6105"/>
    <w:rsid w:val="002F68DA"/>
    <w:rsid w:val="002F746C"/>
    <w:rsid w:val="003032A2"/>
    <w:rsid w:val="00303974"/>
    <w:rsid w:val="00304A48"/>
    <w:rsid w:val="0030522B"/>
    <w:rsid w:val="00305B5B"/>
    <w:rsid w:val="0030629D"/>
    <w:rsid w:val="003062A3"/>
    <w:rsid w:val="00307186"/>
    <w:rsid w:val="00307D35"/>
    <w:rsid w:val="00310748"/>
    <w:rsid w:val="00310897"/>
    <w:rsid w:val="00310B17"/>
    <w:rsid w:val="00310F32"/>
    <w:rsid w:val="00312624"/>
    <w:rsid w:val="00312837"/>
    <w:rsid w:val="003128C5"/>
    <w:rsid w:val="00313462"/>
    <w:rsid w:val="00315ED9"/>
    <w:rsid w:val="00317844"/>
    <w:rsid w:val="00317A82"/>
    <w:rsid w:val="003222C0"/>
    <w:rsid w:val="003224A2"/>
    <w:rsid w:val="00322FD9"/>
    <w:rsid w:val="00323B04"/>
    <w:rsid w:val="0032582F"/>
    <w:rsid w:val="003274EE"/>
    <w:rsid w:val="00327E70"/>
    <w:rsid w:val="003300F0"/>
    <w:rsid w:val="00330EBA"/>
    <w:rsid w:val="003326E6"/>
    <w:rsid w:val="0033301F"/>
    <w:rsid w:val="00333623"/>
    <w:rsid w:val="0033447F"/>
    <w:rsid w:val="003358B6"/>
    <w:rsid w:val="00335F1B"/>
    <w:rsid w:val="0033699D"/>
    <w:rsid w:val="00336B21"/>
    <w:rsid w:val="00340825"/>
    <w:rsid w:val="00340BBA"/>
    <w:rsid w:val="00342068"/>
    <w:rsid w:val="003428A8"/>
    <w:rsid w:val="00342FDA"/>
    <w:rsid w:val="00343928"/>
    <w:rsid w:val="0034720F"/>
    <w:rsid w:val="003474F0"/>
    <w:rsid w:val="0034790D"/>
    <w:rsid w:val="00350547"/>
    <w:rsid w:val="00351CF2"/>
    <w:rsid w:val="003544F8"/>
    <w:rsid w:val="00355584"/>
    <w:rsid w:val="00357DDD"/>
    <w:rsid w:val="00361FB4"/>
    <w:rsid w:val="00364702"/>
    <w:rsid w:val="003662B1"/>
    <w:rsid w:val="00366CFC"/>
    <w:rsid w:val="00370080"/>
    <w:rsid w:val="00370406"/>
    <w:rsid w:val="00370DBD"/>
    <w:rsid w:val="00370E12"/>
    <w:rsid w:val="00371C33"/>
    <w:rsid w:val="003720D6"/>
    <w:rsid w:val="00372A62"/>
    <w:rsid w:val="00373D8C"/>
    <w:rsid w:val="003772B9"/>
    <w:rsid w:val="00377FFB"/>
    <w:rsid w:val="00380210"/>
    <w:rsid w:val="00380FA4"/>
    <w:rsid w:val="0038179B"/>
    <w:rsid w:val="00383176"/>
    <w:rsid w:val="003846AE"/>
    <w:rsid w:val="00384E3C"/>
    <w:rsid w:val="00384E74"/>
    <w:rsid w:val="003860FF"/>
    <w:rsid w:val="0038774E"/>
    <w:rsid w:val="00391597"/>
    <w:rsid w:val="00391884"/>
    <w:rsid w:val="00393CA7"/>
    <w:rsid w:val="003A088D"/>
    <w:rsid w:val="003A1592"/>
    <w:rsid w:val="003A3E55"/>
    <w:rsid w:val="003A4937"/>
    <w:rsid w:val="003A4A9C"/>
    <w:rsid w:val="003A6AEA"/>
    <w:rsid w:val="003B0517"/>
    <w:rsid w:val="003B11A0"/>
    <w:rsid w:val="003B1DF2"/>
    <w:rsid w:val="003B2ABD"/>
    <w:rsid w:val="003B3CC4"/>
    <w:rsid w:val="003B458C"/>
    <w:rsid w:val="003B55DA"/>
    <w:rsid w:val="003B6C44"/>
    <w:rsid w:val="003C1895"/>
    <w:rsid w:val="003C474E"/>
    <w:rsid w:val="003C4D61"/>
    <w:rsid w:val="003D3AE6"/>
    <w:rsid w:val="003D3B86"/>
    <w:rsid w:val="003D3F70"/>
    <w:rsid w:val="003D50A5"/>
    <w:rsid w:val="003D51DE"/>
    <w:rsid w:val="003D63BD"/>
    <w:rsid w:val="003E0277"/>
    <w:rsid w:val="003E28C9"/>
    <w:rsid w:val="003E3B4C"/>
    <w:rsid w:val="003E48A2"/>
    <w:rsid w:val="003E4BD7"/>
    <w:rsid w:val="003F0649"/>
    <w:rsid w:val="003F0891"/>
    <w:rsid w:val="003F10AE"/>
    <w:rsid w:val="003F2844"/>
    <w:rsid w:val="003F2ACE"/>
    <w:rsid w:val="003F3A5E"/>
    <w:rsid w:val="003F4EF2"/>
    <w:rsid w:val="003F66C5"/>
    <w:rsid w:val="003F6DD4"/>
    <w:rsid w:val="003F74F7"/>
    <w:rsid w:val="003F7E08"/>
    <w:rsid w:val="00400FDD"/>
    <w:rsid w:val="004028B0"/>
    <w:rsid w:val="00402F99"/>
    <w:rsid w:val="00402F9C"/>
    <w:rsid w:val="004032FD"/>
    <w:rsid w:val="004049C2"/>
    <w:rsid w:val="00404E88"/>
    <w:rsid w:val="00406A60"/>
    <w:rsid w:val="00411219"/>
    <w:rsid w:val="004119C4"/>
    <w:rsid w:val="00412998"/>
    <w:rsid w:val="00412B3D"/>
    <w:rsid w:val="004131E4"/>
    <w:rsid w:val="00416549"/>
    <w:rsid w:val="00416EF1"/>
    <w:rsid w:val="0041719D"/>
    <w:rsid w:val="00417379"/>
    <w:rsid w:val="00420D65"/>
    <w:rsid w:val="00421856"/>
    <w:rsid w:val="004225F6"/>
    <w:rsid w:val="0042454B"/>
    <w:rsid w:val="00426A21"/>
    <w:rsid w:val="00430E9C"/>
    <w:rsid w:val="004325B5"/>
    <w:rsid w:val="00433E4A"/>
    <w:rsid w:val="00434AC7"/>
    <w:rsid w:val="004352BB"/>
    <w:rsid w:val="00440EED"/>
    <w:rsid w:val="00441DEB"/>
    <w:rsid w:val="0044237D"/>
    <w:rsid w:val="004436F1"/>
    <w:rsid w:val="00444C5C"/>
    <w:rsid w:val="00446035"/>
    <w:rsid w:val="004467EA"/>
    <w:rsid w:val="0044703D"/>
    <w:rsid w:val="00447B25"/>
    <w:rsid w:val="00447C50"/>
    <w:rsid w:val="00450163"/>
    <w:rsid w:val="0045175D"/>
    <w:rsid w:val="00451804"/>
    <w:rsid w:val="004520C1"/>
    <w:rsid w:val="00454DCC"/>
    <w:rsid w:val="00455FE0"/>
    <w:rsid w:val="004563E4"/>
    <w:rsid w:val="004569E2"/>
    <w:rsid w:val="00462554"/>
    <w:rsid w:val="0046409D"/>
    <w:rsid w:val="00467C2A"/>
    <w:rsid w:val="00470925"/>
    <w:rsid w:val="004716D3"/>
    <w:rsid w:val="00472BF9"/>
    <w:rsid w:val="004734C8"/>
    <w:rsid w:val="0047598E"/>
    <w:rsid w:val="00476643"/>
    <w:rsid w:val="00477C48"/>
    <w:rsid w:val="004816AD"/>
    <w:rsid w:val="00483F55"/>
    <w:rsid w:val="00484AD0"/>
    <w:rsid w:val="00487760"/>
    <w:rsid w:val="00487BAD"/>
    <w:rsid w:val="0049273F"/>
    <w:rsid w:val="00494DEF"/>
    <w:rsid w:val="00496F6F"/>
    <w:rsid w:val="004970D4"/>
    <w:rsid w:val="004A02CC"/>
    <w:rsid w:val="004A0308"/>
    <w:rsid w:val="004A3AA5"/>
    <w:rsid w:val="004A60CA"/>
    <w:rsid w:val="004A77FD"/>
    <w:rsid w:val="004B0827"/>
    <w:rsid w:val="004B099D"/>
    <w:rsid w:val="004B0ABD"/>
    <w:rsid w:val="004B1EC1"/>
    <w:rsid w:val="004B2243"/>
    <w:rsid w:val="004B3C86"/>
    <w:rsid w:val="004B3FD7"/>
    <w:rsid w:val="004B41B0"/>
    <w:rsid w:val="004B47CE"/>
    <w:rsid w:val="004B7589"/>
    <w:rsid w:val="004C63CD"/>
    <w:rsid w:val="004C7499"/>
    <w:rsid w:val="004C78B0"/>
    <w:rsid w:val="004C7DCB"/>
    <w:rsid w:val="004D0656"/>
    <w:rsid w:val="004D1175"/>
    <w:rsid w:val="004D2F2D"/>
    <w:rsid w:val="004D2F2F"/>
    <w:rsid w:val="004D3F26"/>
    <w:rsid w:val="004D6CF5"/>
    <w:rsid w:val="004D6DE3"/>
    <w:rsid w:val="004E0E47"/>
    <w:rsid w:val="004E2711"/>
    <w:rsid w:val="004E4518"/>
    <w:rsid w:val="004E4F39"/>
    <w:rsid w:val="004E5438"/>
    <w:rsid w:val="004E5ABC"/>
    <w:rsid w:val="004E6D35"/>
    <w:rsid w:val="004E7DCF"/>
    <w:rsid w:val="004F01E7"/>
    <w:rsid w:val="004F1446"/>
    <w:rsid w:val="004F17FA"/>
    <w:rsid w:val="004F2AE8"/>
    <w:rsid w:val="00500A7A"/>
    <w:rsid w:val="005034DC"/>
    <w:rsid w:val="00504B20"/>
    <w:rsid w:val="00505CF2"/>
    <w:rsid w:val="00507425"/>
    <w:rsid w:val="005102C4"/>
    <w:rsid w:val="00512807"/>
    <w:rsid w:val="005133F7"/>
    <w:rsid w:val="005140C8"/>
    <w:rsid w:val="00514EA2"/>
    <w:rsid w:val="00515116"/>
    <w:rsid w:val="0051533F"/>
    <w:rsid w:val="005161FC"/>
    <w:rsid w:val="00516529"/>
    <w:rsid w:val="00516602"/>
    <w:rsid w:val="0052211B"/>
    <w:rsid w:val="00523921"/>
    <w:rsid w:val="00523D15"/>
    <w:rsid w:val="005243A4"/>
    <w:rsid w:val="00525588"/>
    <w:rsid w:val="00530222"/>
    <w:rsid w:val="0053506B"/>
    <w:rsid w:val="00537821"/>
    <w:rsid w:val="0054150E"/>
    <w:rsid w:val="00541950"/>
    <w:rsid w:val="00542433"/>
    <w:rsid w:val="00543E3C"/>
    <w:rsid w:val="00544120"/>
    <w:rsid w:val="00544A50"/>
    <w:rsid w:val="00547399"/>
    <w:rsid w:val="00550982"/>
    <w:rsid w:val="00551477"/>
    <w:rsid w:val="00553AA1"/>
    <w:rsid w:val="005546F7"/>
    <w:rsid w:val="00554C9F"/>
    <w:rsid w:val="005564FD"/>
    <w:rsid w:val="0056055B"/>
    <w:rsid w:val="005608B1"/>
    <w:rsid w:val="005636E4"/>
    <w:rsid w:val="005658B5"/>
    <w:rsid w:val="005667F7"/>
    <w:rsid w:val="0057033C"/>
    <w:rsid w:val="00573EF3"/>
    <w:rsid w:val="005742CC"/>
    <w:rsid w:val="00575542"/>
    <w:rsid w:val="00575F32"/>
    <w:rsid w:val="00580D70"/>
    <w:rsid w:val="005830E2"/>
    <w:rsid w:val="00584454"/>
    <w:rsid w:val="00585CF8"/>
    <w:rsid w:val="00586AE4"/>
    <w:rsid w:val="00587372"/>
    <w:rsid w:val="00587387"/>
    <w:rsid w:val="005909C8"/>
    <w:rsid w:val="00591FD1"/>
    <w:rsid w:val="005930D9"/>
    <w:rsid w:val="00593D04"/>
    <w:rsid w:val="00595FEE"/>
    <w:rsid w:val="005966A2"/>
    <w:rsid w:val="00597B19"/>
    <w:rsid w:val="005A0498"/>
    <w:rsid w:val="005A08B8"/>
    <w:rsid w:val="005A165C"/>
    <w:rsid w:val="005A1FC1"/>
    <w:rsid w:val="005A2B5F"/>
    <w:rsid w:val="005A4D0D"/>
    <w:rsid w:val="005A511C"/>
    <w:rsid w:val="005A5906"/>
    <w:rsid w:val="005A5F3A"/>
    <w:rsid w:val="005B0B90"/>
    <w:rsid w:val="005B11C9"/>
    <w:rsid w:val="005B132A"/>
    <w:rsid w:val="005B22B6"/>
    <w:rsid w:val="005B32BE"/>
    <w:rsid w:val="005B3AF3"/>
    <w:rsid w:val="005B45B1"/>
    <w:rsid w:val="005B4E1A"/>
    <w:rsid w:val="005B65BA"/>
    <w:rsid w:val="005B682A"/>
    <w:rsid w:val="005B788D"/>
    <w:rsid w:val="005C64CF"/>
    <w:rsid w:val="005C674D"/>
    <w:rsid w:val="005C7457"/>
    <w:rsid w:val="005D0438"/>
    <w:rsid w:val="005D0D26"/>
    <w:rsid w:val="005D3C24"/>
    <w:rsid w:val="005D3F80"/>
    <w:rsid w:val="005D401A"/>
    <w:rsid w:val="005D602E"/>
    <w:rsid w:val="005D6459"/>
    <w:rsid w:val="005D7CE0"/>
    <w:rsid w:val="005E0AC1"/>
    <w:rsid w:val="005E1D3B"/>
    <w:rsid w:val="005E4C60"/>
    <w:rsid w:val="005F2A41"/>
    <w:rsid w:val="005F327E"/>
    <w:rsid w:val="005F3A95"/>
    <w:rsid w:val="005F3D9C"/>
    <w:rsid w:val="005F5F68"/>
    <w:rsid w:val="005F6DCC"/>
    <w:rsid w:val="005F7D1A"/>
    <w:rsid w:val="006030AA"/>
    <w:rsid w:val="00607990"/>
    <w:rsid w:val="00610AAA"/>
    <w:rsid w:val="00610E3E"/>
    <w:rsid w:val="00611D87"/>
    <w:rsid w:val="006138FF"/>
    <w:rsid w:val="00614814"/>
    <w:rsid w:val="00617072"/>
    <w:rsid w:val="00617686"/>
    <w:rsid w:val="00621A88"/>
    <w:rsid w:val="00621C2D"/>
    <w:rsid w:val="00622726"/>
    <w:rsid w:val="006236AC"/>
    <w:rsid w:val="006244D7"/>
    <w:rsid w:val="0062588C"/>
    <w:rsid w:val="00626898"/>
    <w:rsid w:val="00626C76"/>
    <w:rsid w:val="00627278"/>
    <w:rsid w:val="006308AB"/>
    <w:rsid w:val="00631AF4"/>
    <w:rsid w:val="00632527"/>
    <w:rsid w:val="00632CCD"/>
    <w:rsid w:val="00632F3D"/>
    <w:rsid w:val="006332CF"/>
    <w:rsid w:val="00633452"/>
    <w:rsid w:val="006337DD"/>
    <w:rsid w:val="00633B86"/>
    <w:rsid w:val="00635835"/>
    <w:rsid w:val="0063688D"/>
    <w:rsid w:val="006404B8"/>
    <w:rsid w:val="00641169"/>
    <w:rsid w:val="00642090"/>
    <w:rsid w:val="00642AA3"/>
    <w:rsid w:val="00643498"/>
    <w:rsid w:val="00643D8E"/>
    <w:rsid w:val="00644C14"/>
    <w:rsid w:val="00651015"/>
    <w:rsid w:val="00651DDA"/>
    <w:rsid w:val="0065268A"/>
    <w:rsid w:val="00653B51"/>
    <w:rsid w:val="006578FF"/>
    <w:rsid w:val="006640AD"/>
    <w:rsid w:val="00664162"/>
    <w:rsid w:val="006641F6"/>
    <w:rsid w:val="00671560"/>
    <w:rsid w:val="00672487"/>
    <w:rsid w:val="00673848"/>
    <w:rsid w:val="00673E62"/>
    <w:rsid w:val="00674165"/>
    <w:rsid w:val="00675F79"/>
    <w:rsid w:val="0067712F"/>
    <w:rsid w:val="00677A70"/>
    <w:rsid w:val="00680DB8"/>
    <w:rsid w:val="00680DC3"/>
    <w:rsid w:val="00682D67"/>
    <w:rsid w:val="0068341B"/>
    <w:rsid w:val="00685DE9"/>
    <w:rsid w:val="006860DC"/>
    <w:rsid w:val="006863C5"/>
    <w:rsid w:val="006872AF"/>
    <w:rsid w:val="00691604"/>
    <w:rsid w:val="00691953"/>
    <w:rsid w:val="006927DB"/>
    <w:rsid w:val="00692C34"/>
    <w:rsid w:val="0069776D"/>
    <w:rsid w:val="006A15AD"/>
    <w:rsid w:val="006A1F5A"/>
    <w:rsid w:val="006A21A3"/>
    <w:rsid w:val="006A23A3"/>
    <w:rsid w:val="006A7CC1"/>
    <w:rsid w:val="006B0192"/>
    <w:rsid w:val="006B337E"/>
    <w:rsid w:val="006B4356"/>
    <w:rsid w:val="006B78BB"/>
    <w:rsid w:val="006C0605"/>
    <w:rsid w:val="006C1789"/>
    <w:rsid w:val="006C281A"/>
    <w:rsid w:val="006C4098"/>
    <w:rsid w:val="006C6692"/>
    <w:rsid w:val="006C72BF"/>
    <w:rsid w:val="006C76E3"/>
    <w:rsid w:val="006D13C2"/>
    <w:rsid w:val="006D4105"/>
    <w:rsid w:val="006D4B02"/>
    <w:rsid w:val="006E04F6"/>
    <w:rsid w:val="006E08FE"/>
    <w:rsid w:val="006E1F86"/>
    <w:rsid w:val="006E22D2"/>
    <w:rsid w:val="006E545B"/>
    <w:rsid w:val="006E5BE5"/>
    <w:rsid w:val="006E5E49"/>
    <w:rsid w:val="006E6F41"/>
    <w:rsid w:val="006E6F43"/>
    <w:rsid w:val="006F0889"/>
    <w:rsid w:val="006F0A03"/>
    <w:rsid w:val="006F0ED3"/>
    <w:rsid w:val="006F0F3C"/>
    <w:rsid w:val="006F1125"/>
    <w:rsid w:val="006F3921"/>
    <w:rsid w:val="006F4A42"/>
    <w:rsid w:val="006F617B"/>
    <w:rsid w:val="006F61F5"/>
    <w:rsid w:val="006F6DAA"/>
    <w:rsid w:val="0070020C"/>
    <w:rsid w:val="00703339"/>
    <w:rsid w:val="007037A7"/>
    <w:rsid w:val="0070407E"/>
    <w:rsid w:val="0070441F"/>
    <w:rsid w:val="007050C8"/>
    <w:rsid w:val="007052B4"/>
    <w:rsid w:val="007055B4"/>
    <w:rsid w:val="00706D8B"/>
    <w:rsid w:val="00707BF8"/>
    <w:rsid w:val="007113D0"/>
    <w:rsid w:val="00711DE3"/>
    <w:rsid w:val="00712B7B"/>
    <w:rsid w:val="0071431D"/>
    <w:rsid w:val="007143DC"/>
    <w:rsid w:val="00715750"/>
    <w:rsid w:val="007159F4"/>
    <w:rsid w:val="00716754"/>
    <w:rsid w:val="0071728F"/>
    <w:rsid w:val="0071760A"/>
    <w:rsid w:val="00721127"/>
    <w:rsid w:val="007219FC"/>
    <w:rsid w:val="00722193"/>
    <w:rsid w:val="007233E1"/>
    <w:rsid w:val="00724E60"/>
    <w:rsid w:val="0072622C"/>
    <w:rsid w:val="00726E79"/>
    <w:rsid w:val="00732A2E"/>
    <w:rsid w:val="0073655B"/>
    <w:rsid w:val="00737FBA"/>
    <w:rsid w:val="00740B68"/>
    <w:rsid w:val="00740EAF"/>
    <w:rsid w:val="00741CA6"/>
    <w:rsid w:val="0074259F"/>
    <w:rsid w:val="00742E77"/>
    <w:rsid w:val="00745170"/>
    <w:rsid w:val="0075198E"/>
    <w:rsid w:val="00752EC9"/>
    <w:rsid w:val="0075350A"/>
    <w:rsid w:val="00754C5C"/>
    <w:rsid w:val="00755CC5"/>
    <w:rsid w:val="00760281"/>
    <w:rsid w:val="00760D5D"/>
    <w:rsid w:val="00761706"/>
    <w:rsid w:val="00761B73"/>
    <w:rsid w:val="00763BDC"/>
    <w:rsid w:val="0076451A"/>
    <w:rsid w:val="007656E4"/>
    <w:rsid w:val="00765D6C"/>
    <w:rsid w:val="007700F6"/>
    <w:rsid w:val="00770647"/>
    <w:rsid w:val="00771AAD"/>
    <w:rsid w:val="00771AE0"/>
    <w:rsid w:val="007737EB"/>
    <w:rsid w:val="00774492"/>
    <w:rsid w:val="007756C8"/>
    <w:rsid w:val="00776B61"/>
    <w:rsid w:val="0078123F"/>
    <w:rsid w:val="007818E7"/>
    <w:rsid w:val="007822A9"/>
    <w:rsid w:val="0078256B"/>
    <w:rsid w:val="00783C9D"/>
    <w:rsid w:val="007848D3"/>
    <w:rsid w:val="00785447"/>
    <w:rsid w:val="00786E0B"/>
    <w:rsid w:val="007905D9"/>
    <w:rsid w:val="00790B49"/>
    <w:rsid w:val="0079247E"/>
    <w:rsid w:val="00793075"/>
    <w:rsid w:val="007933AD"/>
    <w:rsid w:val="00795D42"/>
    <w:rsid w:val="00797A6E"/>
    <w:rsid w:val="00797F71"/>
    <w:rsid w:val="007A00CD"/>
    <w:rsid w:val="007A0C58"/>
    <w:rsid w:val="007A15C0"/>
    <w:rsid w:val="007A430E"/>
    <w:rsid w:val="007A788F"/>
    <w:rsid w:val="007B1227"/>
    <w:rsid w:val="007B1671"/>
    <w:rsid w:val="007B22DB"/>
    <w:rsid w:val="007B5C82"/>
    <w:rsid w:val="007B67F8"/>
    <w:rsid w:val="007B6F3B"/>
    <w:rsid w:val="007C003C"/>
    <w:rsid w:val="007C13FA"/>
    <w:rsid w:val="007C6984"/>
    <w:rsid w:val="007C73EA"/>
    <w:rsid w:val="007C77A5"/>
    <w:rsid w:val="007C7EF2"/>
    <w:rsid w:val="007D05F6"/>
    <w:rsid w:val="007D0FA9"/>
    <w:rsid w:val="007D1A84"/>
    <w:rsid w:val="007D1C3B"/>
    <w:rsid w:val="007D1E80"/>
    <w:rsid w:val="007D2817"/>
    <w:rsid w:val="007D3CA7"/>
    <w:rsid w:val="007D3EA1"/>
    <w:rsid w:val="007D4CE7"/>
    <w:rsid w:val="007D4F65"/>
    <w:rsid w:val="007D550F"/>
    <w:rsid w:val="007D5CA9"/>
    <w:rsid w:val="007E22BD"/>
    <w:rsid w:val="007E2872"/>
    <w:rsid w:val="007E3ACA"/>
    <w:rsid w:val="007E3E27"/>
    <w:rsid w:val="007E4610"/>
    <w:rsid w:val="007E5087"/>
    <w:rsid w:val="007E59B4"/>
    <w:rsid w:val="007E5CD6"/>
    <w:rsid w:val="007E5DAA"/>
    <w:rsid w:val="007E77BC"/>
    <w:rsid w:val="007F0D40"/>
    <w:rsid w:val="007F1993"/>
    <w:rsid w:val="007F45A2"/>
    <w:rsid w:val="007F4789"/>
    <w:rsid w:val="007F548C"/>
    <w:rsid w:val="007F628A"/>
    <w:rsid w:val="007F6D24"/>
    <w:rsid w:val="007F6DEB"/>
    <w:rsid w:val="007F7A14"/>
    <w:rsid w:val="00801993"/>
    <w:rsid w:val="00803ADE"/>
    <w:rsid w:val="008052BA"/>
    <w:rsid w:val="008058BA"/>
    <w:rsid w:val="00807DF1"/>
    <w:rsid w:val="00811C1A"/>
    <w:rsid w:val="00812B56"/>
    <w:rsid w:val="00813C86"/>
    <w:rsid w:val="00816593"/>
    <w:rsid w:val="00816A80"/>
    <w:rsid w:val="00817AEA"/>
    <w:rsid w:val="008200CC"/>
    <w:rsid w:val="0082144C"/>
    <w:rsid w:val="00823F18"/>
    <w:rsid w:val="008266BA"/>
    <w:rsid w:val="00831E0C"/>
    <w:rsid w:val="00831EA5"/>
    <w:rsid w:val="008320CA"/>
    <w:rsid w:val="008348ED"/>
    <w:rsid w:val="008363DE"/>
    <w:rsid w:val="008378B7"/>
    <w:rsid w:val="008415E5"/>
    <w:rsid w:val="00843B45"/>
    <w:rsid w:val="00843BFB"/>
    <w:rsid w:val="00844C64"/>
    <w:rsid w:val="00847053"/>
    <w:rsid w:val="008508B0"/>
    <w:rsid w:val="00851614"/>
    <w:rsid w:val="008530B9"/>
    <w:rsid w:val="0086221D"/>
    <w:rsid w:val="008629A0"/>
    <w:rsid w:val="00864321"/>
    <w:rsid w:val="00864EA2"/>
    <w:rsid w:val="00865599"/>
    <w:rsid w:val="008655C1"/>
    <w:rsid w:val="008660D3"/>
    <w:rsid w:val="0087205E"/>
    <w:rsid w:val="0087240D"/>
    <w:rsid w:val="00872673"/>
    <w:rsid w:val="00872776"/>
    <w:rsid w:val="008751AF"/>
    <w:rsid w:val="00876E16"/>
    <w:rsid w:val="00884EB5"/>
    <w:rsid w:val="00885777"/>
    <w:rsid w:val="0088621E"/>
    <w:rsid w:val="008863FC"/>
    <w:rsid w:val="00887299"/>
    <w:rsid w:val="0089045F"/>
    <w:rsid w:val="0089232F"/>
    <w:rsid w:val="00892E66"/>
    <w:rsid w:val="00893F4F"/>
    <w:rsid w:val="00896E8B"/>
    <w:rsid w:val="008974A8"/>
    <w:rsid w:val="00897CEC"/>
    <w:rsid w:val="008A063D"/>
    <w:rsid w:val="008A14B2"/>
    <w:rsid w:val="008A28F2"/>
    <w:rsid w:val="008A36F6"/>
    <w:rsid w:val="008A3795"/>
    <w:rsid w:val="008A393F"/>
    <w:rsid w:val="008A3F53"/>
    <w:rsid w:val="008A53FF"/>
    <w:rsid w:val="008A68F1"/>
    <w:rsid w:val="008A72C0"/>
    <w:rsid w:val="008A747E"/>
    <w:rsid w:val="008A770E"/>
    <w:rsid w:val="008B03BD"/>
    <w:rsid w:val="008B03E3"/>
    <w:rsid w:val="008B111A"/>
    <w:rsid w:val="008B2F44"/>
    <w:rsid w:val="008B43E3"/>
    <w:rsid w:val="008B5406"/>
    <w:rsid w:val="008C049B"/>
    <w:rsid w:val="008C0C73"/>
    <w:rsid w:val="008C1E57"/>
    <w:rsid w:val="008C2DAF"/>
    <w:rsid w:val="008C46DD"/>
    <w:rsid w:val="008C4B41"/>
    <w:rsid w:val="008C6232"/>
    <w:rsid w:val="008D0393"/>
    <w:rsid w:val="008D1DAB"/>
    <w:rsid w:val="008D264D"/>
    <w:rsid w:val="008D3469"/>
    <w:rsid w:val="008D4DB0"/>
    <w:rsid w:val="008D560A"/>
    <w:rsid w:val="008D7235"/>
    <w:rsid w:val="008D779A"/>
    <w:rsid w:val="008D7954"/>
    <w:rsid w:val="008E3361"/>
    <w:rsid w:val="008E46A9"/>
    <w:rsid w:val="008E47A5"/>
    <w:rsid w:val="008E53A3"/>
    <w:rsid w:val="008E6194"/>
    <w:rsid w:val="008E7C68"/>
    <w:rsid w:val="008F5AA5"/>
    <w:rsid w:val="008F657E"/>
    <w:rsid w:val="008F66B9"/>
    <w:rsid w:val="0090057E"/>
    <w:rsid w:val="009007C6"/>
    <w:rsid w:val="009010E3"/>
    <w:rsid w:val="009017B7"/>
    <w:rsid w:val="009027A5"/>
    <w:rsid w:val="0090461A"/>
    <w:rsid w:val="00905028"/>
    <w:rsid w:val="00905686"/>
    <w:rsid w:val="00911086"/>
    <w:rsid w:val="00912F52"/>
    <w:rsid w:val="0091364E"/>
    <w:rsid w:val="0091442C"/>
    <w:rsid w:val="009147EA"/>
    <w:rsid w:val="00914BA3"/>
    <w:rsid w:val="00915B72"/>
    <w:rsid w:val="00915D95"/>
    <w:rsid w:val="0091605A"/>
    <w:rsid w:val="00917E41"/>
    <w:rsid w:val="009205A4"/>
    <w:rsid w:val="0092119C"/>
    <w:rsid w:val="00921386"/>
    <w:rsid w:val="00921E8D"/>
    <w:rsid w:val="009227C7"/>
    <w:rsid w:val="009235A7"/>
    <w:rsid w:val="00923779"/>
    <w:rsid w:val="00923C5E"/>
    <w:rsid w:val="00924476"/>
    <w:rsid w:val="00924B2D"/>
    <w:rsid w:val="00925851"/>
    <w:rsid w:val="00926583"/>
    <w:rsid w:val="0092680A"/>
    <w:rsid w:val="00926B38"/>
    <w:rsid w:val="00926EDA"/>
    <w:rsid w:val="00933162"/>
    <w:rsid w:val="00934BEE"/>
    <w:rsid w:val="00936A50"/>
    <w:rsid w:val="00937D5F"/>
    <w:rsid w:val="00940226"/>
    <w:rsid w:val="0094186A"/>
    <w:rsid w:val="00943F35"/>
    <w:rsid w:val="0094464A"/>
    <w:rsid w:val="00944C1F"/>
    <w:rsid w:val="0094702B"/>
    <w:rsid w:val="00947B2E"/>
    <w:rsid w:val="00947FFB"/>
    <w:rsid w:val="009508D0"/>
    <w:rsid w:val="00953283"/>
    <w:rsid w:val="0095423B"/>
    <w:rsid w:val="00955778"/>
    <w:rsid w:val="00955D0D"/>
    <w:rsid w:val="00956AAA"/>
    <w:rsid w:val="00956EDA"/>
    <w:rsid w:val="009601FE"/>
    <w:rsid w:val="00965953"/>
    <w:rsid w:val="00972409"/>
    <w:rsid w:val="00972662"/>
    <w:rsid w:val="00972F36"/>
    <w:rsid w:val="009744D2"/>
    <w:rsid w:val="009751A3"/>
    <w:rsid w:val="009758FF"/>
    <w:rsid w:val="00975EF5"/>
    <w:rsid w:val="0097634C"/>
    <w:rsid w:val="00976F8C"/>
    <w:rsid w:val="009778B3"/>
    <w:rsid w:val="009803C3"/>
    <w:rsid w:val="00980FA5"/>
    <w:rsid w:val="00980FD1"/>
    <w:rsid w:val="00981E8E"/>
    <w:rsid w:val="00982111"/>
    <w:rsid w:val="00982EAC"/>
    <w:rsid w:val="00985CFF"/>
    <w:rsid w:val="00992212"/>
    <w:rsid w:val="00993CF1"/>
    <w:rsid w:val="00994E41"/>
    <w:rsid w:val="00997DDC"/>
    <w:rsid w:val="009A061E"/>
    <w:rsid w:val="009A1A83"/>
    <w:rsid w:val="009A1AC2"/>
    <w:rsid w:val="009A3387"/>
    <w:rsid w:val="009A468C"/>
    <w:rsid w:val="009A4956"/>
    <w:rsid w:val="009B038E"/>
    <w:rsid w:val="009B1246"/>
    <w:rsid w:val="009B14B6"/>
    <w:rsid w:val="009B2DA6"/>
    <w:rsid w:val="009B341A"/>
    <w:rsid w:val="009B3E75"/>
    <w:rsid w:val="009B5938"/>
    <w:rsid w:val="009B6F4A"/>
    <w:rsid w:val="009B7DDD"/>
    <w:rsid w:val="009C104B"/>
    <w:rsid w:val="009C2AD4"/>
    <w:rsid w:val="009C2B09"/>
    <w:rsid w:val="009C3757"/>
    <w:rsid w:val="009C48A5"/>
    <w:rsid w:val="009C6937"/>
    <w:rsid w:val="009C6EC0"/>
    <w:rsid w:val="009D0C05"/>
    <w:rsid w:val="009D0C2D"/>
    <w:rsid w:val="009D0F32"/>
    <w:rsid w:val="009D2ADC"/>
    <w:rsid w:val="009D39DE"/>
    <w:rsid w:val="009D4095"/>
    <w:rsid w:val="009D5C66"/>
    <w:rsid w:val="009D6009"/>
    <w:rsid w:val="009D6433"/>
    <w:rsid w:val="009D6497"/>
    <w:rsid w:val="009D77CB"/>
    <w:rsid w:val="009D7E1E"/>
    <w:rsid w:val="009E053B"/>
    <w:rsid w:val="009E0B67"/>
    <w:rsid w:val="009E0CE0"/>
    <w:rsid w:val="009E14FC"/>
    <w:rsid w:val="009E2E99"/>
    <w:rsid w:val="009E3100"/>
    <w:rsid w:val="009E3A21"/>
    <w:rsid w:val="009E48E7"/>
    <w:rsid w:val="009E5211"/>
    <w:rsid w:val="009E7986"/>
    <w:rsid w:val="009F1341"/>
    <w:rsid w:val="009F205C"/>
    <w:rsid w:val="009F21B5"/>
    <w:rsid w:val="009F22C4"/>
    <w:rsid w:val="009F33B6"/>
    <w:rsid w:val="009F40FF"/>
    <w:rsid w:val="009F5DEE"/>
    <w:rsid w:val="00A00A1E"/>
    <w:rsid w:val="00A01872"/>
    <w:rsid w:val="00A03298"/>
    <w:rsid w:val="00A035E5"/>
    <w:rsid w:val="00A03E42"/>
    <w:rsid w:val="00A04B29"/>
    <w:rsid w:val="00A0537B"/>
    <w:rsid w:val="00A05582"/>
    <w:rsid w:val="00A064E7"/>
    <w:rsid w:val="00A0699E"/>
    <w:rsid w:val="00A06CED"/>
    <w:rsid w:val="00A1195D"/>
    <w:rsid w:val="00A122A4"/>
    <w:rsid w:val="00A1292A"/>
    <w:rsid w:val="00A129B8"/>
    <w:rsid w:val="00A12DAF"/>
    <w:rsid w:val="00A13ACD"/>
    <w:rsid w:val="00A146D8"/>
    <w:rsid w:val="00A1480D"/>
    <w:rsid w:val="00A14D9A"/>
    <w:rsid w:val="00A15F72"/>
    <w:rsid w:val="00A1787E"/>
    <w:rsid w:val="00A20377"/>
    <w:rsid w:val="00A22A32"/>
    <w:rsid w:val="00A254C5"/>
    <w:rsid w:val="00A26DDE"/>
    <w:rsid w:val="00A2772E"/>
    <w:rsid w:val="00A27A4C"/>
    <w:rsid w:val="00A31213"/>
    <w:rsid w:val="00A324BD"/>
    <w:rsid w:val="00A3302E"/>
    <w:rsid w:val="00A34824"/>
    <w:rsid w:val="00A35556"/>
    <w:rsid w:val="00A35E1E"/>
    <w:rsid w:val="00A365C4"/>
    <w:rsid w:val="00A37219"/>
    <w:rsid w:val="00A37504"/>
    <w:rsid w:val="00A37A82"/>
    <w:rsid w:val="00A42717"/>
    <w:rsid w:val="00A43021"/>
    <w:rsid w:val="00A431F3"/>
    <w:rsid w:val="00A451D2"/>
    <w:rsid w:val="00A45BF1"/>
    <w:rsid w:val="00A4798F"/>
    <w:rsid w:val="00A47D99"/>
    <w:rsid w:val="00A515C2"/>
    <w:rsid w:val="00A518B5"/>
    <w:rsid w:val="00A54756"/>
    <w:rsid w:val="00A557CC"/>
    <w:rsid w:val="00A5692B"/>
    <w:rsid w:val="00A57027"/>
    <w:rsid w:val="00A57402"/>
    <w:rsid w:val="00A577B8"/>
    <w:rsid w:val="00A57984"/>
    <w:rsid w:val="00A57D41"/>
    <w:rsid w:val="00A61157"/>
    <w:rsid w:val="00A64AA4"/>
    <w:rsid w:val="00A64D2A"/>
    <w:rsid w:val="00A651A7"/>
    <w:rsid w:val="00A6520C"/>
    <w:rsid w:val="00A670BB"/>
    <w:rsid w:val="00A67804"/>
    <w:rsid w:val="00A67EAC"/>
    <w:rsid w:val="00A706EB"/>
    <w:rsid w:val="00A713CF"/>
    <w:rsid w:val="00A73522"/>
    <w:rsid w:val="00A7380E"/>
    <w:rsid w:val="00A741B0"/>
    <w:rsid w:val="00A7442A"/>
    <w:rsid w:val="00A74DE5"/>
    <w:rsid w:val="00A7600A"/>
    <w:rsid w:val="00A762FC"/>
    <w:rsid w:val="00A80CF9"/>
    <w:rsid w:val="00A81146"/>
    <w:rsid w:val="00A8158E"/>
    <w:rsid w:val="00A82393"/>
    <w:rsid w:val="00A8439C"/>
    <w:rsid w:val="00A8502B"/>
    <w:rsid w:val="00A87637"/>
    <w:rsid w:val="00A87740"/>
    <w:rsid w:val="00A9011B"/>
    <w:rsid w:val="00A91271"/>
    <w:rsid w:val="00A91F30"/>
    <w:rsid w:val="00A937C3"/>
    <w:rsid w:val="00A93D45"/>
    <w:rsid w:val="00A946AF"/>
    <w:rsid w:val="00A95CCD"/>
    <w:rsid w:val="00A95FE2"/>
    <w:rsid w:val="00A9676E"/>
    <w:rsid w:val="00A9742C"/>
    <w:rsid w:val="00AA1764"/>
    <w:rsid w:val="00AA1F91"/>
    <w:rsid w:val="00AA2AE0"/>
    <w:rsid w:val="00AA3F0C"/>
    <w:rsid w:val="00AA409F"/>
    <w:rsid w:val="00AA55C4"/>
    <w:rsid w:val="00AA6432"/>
    <w:rsid w:val="00AA6F55"/>
    <w:rsid w:val="00AA77DC"/>
    <w:rsid w:val="00AB12F4"/>
    <w:rsid w:val="00AB29A9"/>
    <w:rsid w:val="00AB2A7B"/>
    <w:rsid w:val="00AB563D"/>
    <w:rsid w:val="00AB5EC3"/>
    <w:rsid w:val="00AB6AA9"/>
    <w:rsid w:val="00AB73EF"/>
    <w:rsid w:val="00AB7D1F"/>
    <w:rsid w:val="00AC13F3"/>
    <w:rsid w:val="00AC2009"/>
    <w:rsid w:val="00AC411F"/>
    <w:rsid w:val="00AC42A4"/>
    <w:rsid w:val="00AC56D5"/>
    <w:rsid w:val="00AC5EB9"/>
    <w:rsid w:val="00AC6053"/>
    <w:rsid w:val="00AC6959"/>
    <w:rsid w:val="00AD0F2E"/>
    <w:rsid w:val="00AD43CA"/>
    <w:rsid w:val="00AD4776"/>
    <w:rsid w:val="00AD5485"/>
    <w:rsid w:val="00AD6E10"/>
    <w:rsid w:val="00AD74EC"/>
    <w:rsid w:val="00AD79A8"/>
    <w:rsid w:val="00AE168C"/>
    <w:rsid w:val="00AE1B25"/>
    <w:rsid w:val="00AE2E67"/>
    <w:rsid w:val="00AE4577"/>
    <w:rsid w:val="00AE54D9"/>
    <w:rsid w:val="00AF047F"/>
    <w:rsid w:val="00AF1039"/>
    <w:rsid w:val="00AF1401"/>
    <w:rsid w:val="00AF21DA"/>
    <w:rsid w:val="00B003B4"/>
    <w:rsid w:val="00B00B9F"/>
    <w:rsid w:val="00B02C68"/>
    <w:rsid w:val="00B02C87"/>
    <w:rsid w:val="00B02F21"/>
    <w:rsid w:val="00B04098"/>
    <w:rsid w:val="00B044E6"/>
    <w:rsid w:val="00B05DC3"/>
    <w:rsid w:val="00B06B25"/>
    <w:rsid w:val="00B07F67"/>
    <w:rsid w:val="00B105A6"/>
    <w:rsid w:val="00B10711"/>
    <w:rsid w:val="00B111E4"/>
    <w:rsid w:val="00B13818"/>
    <w:rsid w:val="00B13A4F"/>
    <w:rsid w:val="00B13D87"/>
    <w:rsid w:val="00B140AA"/>
    <w:rsid w:val="00B16F4C"/>
    <w:rsid w:val="00B21C78"/>
    <w:rsid w:val="00B23C16"/>
    <w:rsid w:val="00B24644"/>
    <w:rsid w:val="00B24F47"/>
    <w:rsid w:val="00B26EC1"/>
    <w:rsid w:val="00B2703F"/>
    <w:rsid w:val="00B30173"/>
    <w:rsid w:val="00B32964"/>
    <w:rsid w:val="00B32BFF"/>
    <w:rsid w:val="00B34190"/>
    <w:rsid w:val="00B345C8"/>
    <w:rsid w:val="00B34F2A"/>
    <w:rsid w:val="00B35553"/>
    <w:rsid w:val="00B3617B"/>
    <w:rsid w:val="00B40C80"/>
    <w:rsid w:val="00B411D6"/>
    <w:rsid w:val="00B43CD0"/>
    <w:rsid w:val="00B45DB5"/>
    <w:rsid w:val="00B4664D"/>
    <w:rsid w:val="00B47F8B"/>
    <w:rsid w:val="00B50274"/>
    <w:rsid w:val="00B5329F"/>
    <w:rsid w:val="00B5336F"/>
    <w:rsid w:val="00B53942"/>
    <w:rsid w:val="00B5437B"/>
    <w:rsid w:val="00B5493C"/>
    <w:rsid w:val="00B55295"/>
    <w:rsid w:val="00B55378"/>
    <w:rsid w:val="00B553EE"/>
    <w:rsid w:val="00B55750"/>
    <w:rsid w:val="00B57D80"/>
    <w:rsid w:val="00B609B0"/>
    <w:rsid w:val="00B60A37"/>
    <w:rsid w:val="00B60AC4"/>
    <w:rsid w:val="00B61036"/>
    <w:rsid w:val="00B6290E"/>
    <w:rsid w:val="00B62A6E"/>
    <w:rsid w:val="00B63E17"/>
    <w:rsid w:val="00B645D2"/>
    <w:rsid w:val="00B65544"/>
    <w:rsid w:val="00B65CEC"/>
    <w:rsid w:val="00B73EA2"/>
    <w:rsid w:val="00B74E06"/>
    <w:rsid w:val="00B7569B"/>
    <w:rsid w:val="00B75FBB"/>
    <w:rsid w:val="00B772F1"/>
    <w:rsid w:val="00B80178"/>
    <w:rsid w:val="00B806E6"/>
    <w:rsid w:val="00B84F52"/>
    <w:rsid w:val="00B852AB"/>
    <w:rsid w:val="00B86438"/>
    <w:rsid w:val="00B8757A"/>
    <w:rsid w:val="00B90625"/>
    <w:rsid w:val="00B91D35"/>
    <w:rsid w:val="00B93D5D"/>
    <w:rsid w:val="00B93E0F"/>
    <w:rsid w:val="00B968EF"/>
    <w:rsid w:val="00BA3191"/>
    <w:rsid w:val="00BA360F"/>
    <w:rsid w:val="00BA3C8F"/>
    <w:rsid w:val="00BA5D43"/>
    <w:rsid w:val="00BA615F"/>
    <w:rsid w:val="00BA64DA"/>
    <w:rsid w:val="00BB1E01"/>
    <w:rsid w:val="00BB250A"/>
    <w:rsid w:val="00BB54D6"/>
    <w:rsid w:val="00BB7C41"/>
    <w:rsid w:val="00BC1CA5"/>
    <w:rsid w:val="00BC3C6A"/>
    <w:rsid w:val="00BC4D2E"/>
    <w:rsid w:val="00BD117C"/>
    <w:rsid w:val="00BD19C5"/>
    <w:rsid w:val="00BD3E0B"/>
    <w:rsid w:val="00BD4D31"/>
    <w:rsid w:val="00BD5FA0"/>
    <w:rsid w:val="00BD6169"/>
    <w:rsid w:val="00BE19E8"/>
    <w:rsid w:val="00BE1FF3"/>
    <w:rsid w:val="00BE4015"/>
    <w:rsid w:val="00BE62E8"/>
    <w:rsid w:val="00BE6B9D"/>
    <w:rsid w:val="00BE7E32"/>
    <w:rsid w:val="00BF0CF7"/>
    <w:rsid w:val="00BF21ED"/>
    <w:rsid w:val="00BF25BA"/>
    <w:rsid w:val="00BF4467"/>
    <w:rsid w:val="00BF4C7A"/>
    <w:rsid w:val="00BF6648"/>
    <w:rsid w:val="00BF7581"/>
    <w:rsid w:val="00BF7A5A"/>
    <w:rsid w:val="00C0034B"/>
    <w:rsid w:val="00C00B8E"/>
    <w:rsid w:val="00C01299"/>
    <w:rsid w:val="00C021CC"/>
    <w:rsid w:val="00C030E5"/>
    <w:rsid w:val="00C04455"/>
    <w:rsid w:val="00C044E3"/>
    <w:rsid w:val="00C06401"/>
    <w:rsid w:val="00C06D9B"/>
    <w:rsid w:val="00C07929"/>
    <w:rsid w:val="00C07D9E"/>
    <w:rsid w:val="00C10503"/>
    <w:rsid w:val="00C1122D"/>
    <w:rsid w:val="00C12E1E"/>
    <w:rsid w:val="00C12F3F"/>
    <w:rsid w:val="00C150CB"/>
    <w:rsid w:val="00C15D35"/>
    <w:rsid w:val="00C17218"/>
    <w:rsid w:val="00C1768E"/>
    <w:rsid w:val="00C17817"/>
    <w:rsid w:val="00C219D7"/>
    <w:rsid w:val="00C21A6E"/>
    <w:rsid w:val="00C21CCA"/>
    <w:rsid w:val="00C241F8"/>
    <w:rsid w:val="00C24A18"/>
    <w:rsid w:val="00C25BB5"/>
    <w:rsid w:val="00C25F92"/>
    <w:rsid w:val="00C26B71"/>
    <w:rsid w:val="00C31159"/>
    <w:rsid w:val="00C32835"/>
    <w:rsid w:val="00C339D8"/>
    <w:rsid w:val="00C33CB8"/>
    <w:rsid w:val="00C34589"/>
    <w:rsid w:val="00C35A6C"/>
    <w:rsid w:val="00C362CE"/>
    <w:rsid w:val="00C3689B"/>
    <w:rsid w:val="00C36E0F"/>
    <w:rsid w:val="00C403D5"/>
    <w:rsid w:val="00C4128E"/>
    <w:rsid w:val="00C41FE7"/>
    <w:rsid w:val="00C430F4"/>
    <w:rsid w:val="00C43BA5"/>
    <w:rsid w:val="00C43D8E"/>
    <w:rsid w:val="00C44CD6"/>
    <w:rsid w:val="00C4566E"/>
    <w:rsid w:val="00C4593C"/>
    <w:rsid w:val="00C47B8D"/>
    <w:rsid w:val="00C50164"/>
    <w:rsid w:val="00C505AC"/>
    <w:rsid w:val="00C50B89"/>
    <w:rsid w:val="00C50C54"/>
    <w:rsid w:val="00C51B13"/>
    <w:rsid w:val="00C53234"/>
    <w:rsid w:val="00C55868"/>
    <w:rsid w:val="00C559A3"/>
    <w:rsid w:val="00C55ECC"/>
    <w:rsid w:val="00C5610F"/>
    <w:rsid w:val="00C56404"/>
    <w:rsid w:val="00C57EB4"/>
    <w:rsid w:val="00C610E3"/>
    <w:rsid w:val="00C63950"/>
    <w:rsid w:val="00C63DA8"/>
    <w:rsid w:val="00C63F92"/>
    <w:rsid w:val="00C64099"/>
    <w:rsid w:val="00C65E41"/>
    <w:rsid w:val="00C66D3C"/>
    <w:rsid w:val="00C67BB2"/>
    <w:rsid w:val="00C70073"/>
    <w:rsid w:val="00C70F30"/>
    <w:rsid w:val="00C71AC1"/>
    <w:rsid w:val="00C72258"/>
    <w:rsid w:val="00C7274E"/>
    <w:rsid w:val="00C74A0C"/>
    <w:rsid w:val="00C7612A"/>
    <w:rsid w:val="00C7692F"/>
    <w:rsid w:val="00C774AB"/>
    <w:rsid w:val="00C77B44"/>
    <w:rsid w:val="00C8019A"/>
    <w:rsid w:val="00C83939"/>
    <w:rsid w:val="00C83954"/>
    <w:rsid w:val="00C841D3"/>
    <w:rsid w:val="00C847B5"/>
    <w:rsid w:val="00C847F8"/>
    <w:rsid w:val="00C84EDF"/>
    <w:rsid w:val="00C85566"/>
    <w:rsid w:val="00C87417"/>
    <w:rsid w:val="00C91C4A"/>
    <w:rsid w:val="00C922A1"/>
    <w:rsid w:val="00C92768"/>
    <w:rsid w:val="00C94159"/>
    <w:rsid w:val="00C94344"/>
    <w:rsid w:val="00C94B3B"/>
    <w:rsid w:val="00C9613B"/>
    <w:rsid w:val="00C96F40"/>
    <w:rsid w:val="00C970FA"/>
    <w:rsid w:val="00CA05ED"/>
    <w:rsid w:val="00CA1CF9"/>
    <w:rsid w:val="00CA1F79"/>
    <w:rsid w:val="00CA23D1"/>
    <w:rsid w:val="00CA2DFE"/>
    <w:rsid w:val="00CA3BB7"/>
    <w:rsid w:val="00CA56D9"/>
    <w:rsid w:val="00CA66B1"/>
    <w:rsid w:val="00CB0402"/>
    <w:rsid w:val="00CB142E"/>
    <w:rsid w:val="00CB45AB"/>
    <w:rsid w:val="00CB493F"/>
    <w:rsid w:val="00CB5D38"/>
    <w:rsid w:val="00CB62F7"/>
    <w:rsid w:val="00CB70D8"/>
    <w:rsid w:val="00CC080B"/>
    <w:rsid w:val="00CC4797"/>
    <w:rsid w:val="00CC7AB9"/>
    <w:rsid w:val="00CD0943"/>
    <w:rsid w:val="00CD39E1"/>
    <w:rsid w:val="00CD77D9"/>
    <w:rsid w:val="00CE1F9F"/>
    <w:rsid w:val="00CE2841"/>
    <w:rsid w:val="00CE2B29"/>
    <w:rsid w:val="00CE2E22"/>
    <w:rsid w:val="00CE4C76"/>
    <w:rsid w:val="00CE5220"/>
    <w:rsid w:val="00CF4965"/>
    <w:rsid w:val="00CF6F5E"/>
    <w:rsid w:val="00D022BD"/>
    <w:rsid w:val="00D03577"/>
    <w:rsid w:val="00D0463C"/>
    <w:rsid w:val="00D058E3"/>
    <w:rsid w:val="00D066A7"/>
    <w:rsid w:val="00D1115F"/>
    <w:rsid w:val="00D12986"/>
    <w:rsid w:val="00D1792A"/>
    <w:rsid w:val="00D17A00"/>
    <w:rsid w:val="00D17DDE"/>
    <w:rsid w:val="00D226E5"/>
    <w:rsid w:val="00D2423C"/>
    <w:rsid w:val="00D24666"/>
    <w:rsid w:val="00D251E6"/>
    <w:rsid w:val="00D3062C"/>
    <w:rsid w:val="00D3212E"/>
    <w:rsid w:val="00D32DB2"/>
    <w:rsid w:val="00D33C2D"/>
    <w:rsid w:val="00D33CCF"/>
    <w:rsid w:val="00D34420"/>
    <w:rsid w:val="00D4315F"/>
    <w:rsid w:val="00D46A2B"/>
    <w:rsid w:val="00D50272"/>
    <w:rsid w:val="00D50D52"/>
    <w:rsid w:val="00D50F5B"/>
    <w:rsid w:val="00D5448C"/>
    <w:rsid w:val="00D550FF"/>
    <w:rsid w:val="00D6016F"/>
    <w:rsid w:val="00D6047D"/>
    <w:rsid w:val="00D61D30"/>
    <w:rsid w:val="00D63EBF"/>
    <w:rsid w:val="00D668E0"/>
    <w:rsid w:val="00D66BE5"/>
    <w:rsid w:val="00D70218"/>
    <w:rsid w:val="00D7079A"/>
    <w:rsid w:val="00D71585"/>
    <w:rsid w:val="00D75A8B"/>
    <w:rsid w:val="00D75B7C"/>
    <w:rsid w:val="00D763FC"/>
    <w:rsid w:val="00D76A06"/>
    <w:rsid w:val="00D76E14"/>
    <w:rsid w:val="00D77CB2"/>
    <w:rsid w:val="00D80A17"/>
    <w:rsid w:val="00D820DC"/>
    <w:rsid w:val="00D869C3"/>
    <w:rsid w:val="00D87981"/>
    <w:rsid w:val="00D908BB"/>
    <w:rsid w:val="00D92B37"/>
    <w:rsid w:val="00D9548E"/>
    <w:rsid w:val="00D959C4"/>
    <w:rsid w:val="00D963F8"/>
    <w:rsid w:val="00D96457"/>
    <w:rsid w:val="00D96A18"/>
    <w:rsid w:val="00D96F66"/>
    <w:rsid w:val="00DA10AF"/>
    <w:rsid w:val="00DA2478"/>
    <w:rsid w:val="00DA361C"/>
    <w:rsid w:val="00DA46B9"/>
    <w:rsid w:val="00DA5707"/>
    <w:rsid w:val="00DA6F78"/>
    <w:rsid w:val="00DB026F"/>
    <w:rsid w:val="00DB08CF"/>
    <w:rsid w:val="00DB0CAB"/>
    <w:rsid w:val="00DB2D90"/>
    <w:rsid w:val="00DB370F"/>
    <w:rsid w:val="00DB3BD5"/>
    <w:rsid w:val="00DB4AF3"/>
    <w:rsid w:val="00DB4B08"/>
    <w:rsid w:val="00DB562A"/>
    <w:rsid w:val="00DC14B2"/>
    <w:rsid w:val="00DC1AEF"/>
    <w:rsid w:val="00DC1EF0"/>
    <w:rsid w:val="00DC38AE"/>
    <w:rsid w:val="00DC522E"/>
    <w:rsid w:val="00DC5EEE"/>
    <w:rsid w:val="00DC6212"/>
    <w:rsid w:val="00DD0519"/>
    <w:rsid w:val="00DD09F5"/>
    <w:rsid w:val="00DD118E"/>
    <w:rsid w:val="00DD1CB5"/>
    <w:rsid w:val="00DD2011"/>
    <w:rsid w:val="00DD2C4E"/>
    <w:rsid w:val="00DD34AB"/>
    <w:rsid w:val="00DD3714"/>
    <w:rsid w:val="00DD3C30"/>
    <w:rsid w:val="00DD4835"/>
    <w:rsid w:val="00DD5CD0"/>
    <w:rsid w:val="00DD71C3"/>
    <w:rsid w:val="00DD7DCC"/>
    <w:rsid w:val="00DE039C"/>
    <w:rsid w:val="00DE08F6"/>
    <w:rsid w:val="00DE108A"/>
    <w:rsid w:val="00DE4052"/>
    <w:rsid w:val="00DE4AD2"/>
    <w:rsid w:val="00DE6E1D"/>
    <w:rsid w:val="00DE78A7"/>
    <w:rsid w:val="00DF0114"/>
    <w:rsid w:val="00DF0481"/>
    <w:rsid w:val="00DF075A"/>
    <w:rsid w:val="00DF0D92"/>
    <w:rsid w:val="00DF0E40"/>
    <w:rsid w:val="00DF1E24"/>
    <w:rsid w:val="00DF2FFD"/>
    <w:rsid w:val="00DF4674"/>
    <w:rsid w:val="00E00DA1"/>
    <w:rsid w:val="00E00E79"/>
    <w:rsid w:val="00E03993"/>
    <w:rsid w:val="00E05F18"/>
    <w:rsid w:val="00E064AE"/>
    <w:rsid w:val="00E06533"/>
    <w:rsid w:val="00E06CB8"/>
    <w:rsid w:val="00E07020"/>
    <w:rsid w:val="00E07410"/>
    <w:rsid w:val="00E11130"/>
    <w:rsid w:val="00E1165B"/>
    <w:rsid w:val="00E12A01"/>
    <w:rsid w:val="00E139CD"/>
    <w:rsid w:val="00E14943"/>
    <w:rsid w:val="00E15B4C"/>
    <w:rsid w:val="00E160FF"/>
    <w:rsid w:val="00E170A4"/>
    <w:rsid w:val="00E22694"/>
    <w:rsid w:val="00E24DA3"/>
    <w:rsid w:val="00E25462"/>
    <w:rsid w:val="00E30C06"/>
    <w:rsid w:val="00E31598"/>
    <w:rsid w:val="00E316CD"/>
    <w:rsid w:val="00E31E27"/>
    <w:rsid w:val="00E31F0E"/>
    <w:rsid w:val="00E33C50"/>
    <w:rsid w:val="00E33CBF"/>
    <w:rsid w:val="00E34B55"/>
    <w:rsid w:val="00E34DA1"/>
    <w:rsid w:val="00E431C3"/>
    <w:rsid w:val="00E431E3"/>
    <w:rsid w:val="00E4366A"/>
    <w:rsid w:val="00E43D38"/>
    <w:rsid w:val="00E44A35"/>
    <w:rsid w:val="00E44A39"/>
    <w:rsid w:val="00E45162"/>
    <w:rsid w:val="00E45675"/>
    <w:rsid w:val="00E46466"/>
    <w:rsid w:val="00E51793"/>
    <w:rsid w:val="00E53911"/>
    <w:rsid w:val="00E53D9E"/>
    <w:rsid w:val="00E53FE3"/>
    <w:rsid w:val="00E55B49"/>
    <w:rsid w:val="00E55B58"/>
    <w:rsid w:val="00E561CB"/>
    <w:rsid w:val="00E566A5"/>
    <w:rsid w:val="00E578C1"/>
    <w:rsid w:val="00E608D5"/>
    <w:rsid w:val="00E61272"/>
    <w:rsid w:val="00E626A4"/>
    <w:rsid w:val="00E64BE7"/>
    <w:rsid w:val="00E66AC8"/>
    <w:rsid w:val="00E7057F"/>
    <w:rsid w:val="00E709C2"/>
    <w:rsid w:val="00E70EEE"/>
    <w:rsid w:val="00E727E8"/>
    <w:rsid w:val="00E72C30"/>
    <w:rsid w:val="00E73214"/>
    <w:rsid w:val="00E7330C"/>
    <w:rsid w:val="00E74664"/>
    <w:rsid w:val="00E74EC5"/>
    <w:rsid w:val="00E7703D"/>
    <w:rsid w:val="00E80F2B"/>
    <w:rsid w:val="00E8188F"/>
    <w:rsid w:val="00E820A9"/>
    <w:rsid w:val="00E837F6"/>
    <w:rsid w:val="00E87FDF"/>
    <w:rsid w:val="00E9072A"/>
    <w:rsid w:val="00E92830"/>
    <w:rsid w:val="00E95520"/>
    <w:rsid w:val="00E97561"/>
    <w:rsid w:val="00EA2394"/>
    <w:rsid w:val="00EA43D2"/>
    <w:rsid w:val="00EA4FAE"/>
    <w:rsid w:val="00EB09B3"/>
    <w:rsid w:val="00EB1074"/>
    <w:rsid w:val="00EB286B"/>
    <w:rsid w:val="00EB354B"/>
    <w:rsid w:val="00EB3A87"/>
    <w:rsid w:val="00EB575E"/>
    <w:rsid w:val="00EB5FF1"/>
    <w:rsid w:val="00EC2CC0"/>
    <w:rsid w:val="00EC309B"/>
    <w:rsid w:val="00EC4059"/>
    <w:rsid w:val="00EC4785"/>
    <w:rsid w:val="00EC52A8"/>
    <w:rsid w:val="00EC59DF"/>
    <w:rsid w:val="00EC5CB0"/>
    <w:rsid w:val="00EC60BE"/>
    <w:rsid w:val="00EC72DA"/>
    <w:rsid w:val="00EC7634"/>
    <w:rsid w:val="00ED2744"/>
    <w:rsid w:val="00ED51D2"/>
    <w:rsid w:val="00ED58A9"/>
    <w:rsid w:val="00ED598C"/>
    <w:rsid w:val="00ED5E30"/>
    <w:rsid w:val="00ED60F8"/>
    <w:rsid w:val="00ED7781"/>
    <w:rsid w:val="00ED7992"/>
    <w:rsid w:val="00ED7B81"/>
    <w:rsid w:val="00EE0C4F"/>
    <w:rsid w:val="00EE0F81"/>
    <w:rsid w:val="00EE58A9"/>
    <w:rsid w:val="00EE6755"/>
    <w:rsid w:val="00EE7A2E"/>
    <w:rsid w:val="00EF1547"/>
    <w:rsid w:val="00EF278B"/>
    <w:rsid w:val="00EF4DCD"/>
    <w:rsid w:val="00EF7637"/>
    <w:rsid w:val="00F01EB1"/>
    <w:rsid w:val="00F02B13"/>
    <w:rsid w:val="00F03508"/>
    <w:rsid w:val="00F054D0"/>
    <w:rsid w:val="00F05BC0"/>
    <w:rsid w:val="00F072BD"/>
    <w:rsid w:val="00F073C5"/>
    <w:rsid w:val="00F1092F"/>
    <w:rsid w:val="00F13C32"/>
    <w:rsid w:val="00F14937"/>
    <w:rsid w:val="00F14E2B"/>
    <w:rsid w:val="00F21447"/>
    <w:rsid w:val="00F2192E"/>
    <w:rsid w:val="00F225FE"/>
    <w:rsid w:val="00F2274B"/>
    <w:rsid w:val="00F2429F"/>
    <w:rsid w:val="00F242B4"/>
    <w:rsid w:val="00F25C68"/>
    <w:rsid w:val="00F262C6"/>
    <w:rsid w:val="00F263A1"/>
    <w:rsid w:val="00F26D66"/>
    <w:rsid w:val="00F30327"/>
    <w:rsid w:val="00F305F8"/>
    <w:rsid w:val="00F30706"/>
    <w:rsid w:val="00F328A6"/>
    <w:rsid w:val="00F3352C"/>
    <w:rsid w:val="00F33B20"/>
    <w:rsid w:val="00F34355"/>
    <w:rsid w:val="00F343AE"/>
    <w:rsid w:val="00F353F3"/>
    <w:rsid w:val="00F37137"/>
    <w:rsid w:val="00F37715"/>
    <w:rsid w:val="00F41AF6"/>
    <w:rsid w:val="00F423E4"/>
    <w:rsid w:val="00F42548"/>
    <w:rsid w:val="00F42706"/>
    <w:rsid w:val="00F434C0"/>
    <w:rsid w:val="00F43CDE"/>
    <w:rsid w:val="00F43DD6"/>
    <w:rsid w:val="00F43DEC"/>
    <w:rsid w:val="00F45EE6"/>
    <w:rsid w:val="00F468CF"/>
    <w:rsid w:val="00F504C2"/>
    <w:rsid w:val="00F519BB"/>
    <w:rsid w:val="00F52271"/>
    <w:rsid w:val="00F5299C"/>
    <w:rsid w:val="00F55375"/>
    <w:rsid w:val="00F555A3"/>
    <w:rsid w:val="00F55FFD"/>
    <w:rsid w:val="00F56691"/>
    <w:rsid w:val="00F600A2"/>
    <w:rsid w:val="00F60A58"/>
    <w:rsid w:val="00F6205F"/>
    <w:rsid w:val="00F62E90"/>
    <w:rsid w:val="00F63A52"/>
    <w:rsid w:val="00F65391"/>
    <w:rsid w:val="00F67005"/>
    <w:rsid w:val="00F700BD"/>
    <w:rsid w:val="00F70CFA"/>
    <w:rsid w:val="00F71C51"/>
    <w:rsid w:val="00F72A7F"/>
    <w:rsid w:val="00F72CAF"/>
    <w:rsid w:val="00F732FC"/>
    <w:rsid w:val="00F73D80"/>
    <w:rsid w:val="00F76FDA"/>
    <w:rsid w:val="00F77AB0"/>
    <w:rsid w:val="00F77FEF"/>
    <w:rsid w:val="00F80C3B"/>
    <w:rsid w:val="00F80E6E"/>
    <w:rsid w:val="00F81EB9"/>
    <w:rsid w:val="00F8354A"/>
    <w:rsid w:val="00F857BC"/>
    <w:rsid w:val="00F8771A"/>
    <w:rsid w:val="00F908AD"/>
    <w:rsid w:val="00F910B7"/>
    <w:rsid w:val="00F91DD9"/>
    <w:rsid w:val="00F92804"/>
    <w:rsid w:val="00F93937"/>
    <w:rsid w:val="00F93EE6"/>
    <w:rsid w:val="00F953DB"/>
    <w:rsid w:val="00F95F6A"/>
    <w:rsid w:val="00F96998"/>
    <w:rsid w:val="00F96CBC"/>
    <w:rsid w:val="00F97540"/>
    <w:rsid w:val="00F97955"/>
    <w:rsid w:val="00F97C45"/>
    <w:rsid w:val="00FA01DF"/>
    <w:rsid w:val="00FA095C"/>
    <w:rsid w:val="00FA227C"/>
    <w:rsid w:val="00FA2C97"/>
    <w:rsid w:val="00FA7294"/>
    <w:rsid w:val="00FB2AA8"/>
    <w:rsid w:val="00FB2F76"/>
    <w:rsid w:val="00FC0FE2"/>
    <w:rsid w:val="00FC216B"/>
    <w:rsid w:val="00FC7C29"/>
    <w:rsid w:val="00FD05EB"/>
    <w:rsid w:val="00FD56A9"/>
    <w:rsid w:val="00FD673A"/>
    <w:rsid w:val="00FD7362"/>
    <w:rsid w:val="00FE0CE3"/>
    <w:rsid w:val="00FE2043"/>
    <w:rsid w:val="00FE3410"/>
    <w:rsid w:val="00FE4F2E"/>
    <w:rsid w:val="00FE58D9"/>
    <w:rsid w:val="00FE658F"/>
    <w:rsid w:val="00FE66EF"/>
    <w:rsid w:val="00FE689F"/>
    <w:rsid w:val="00FE6DE7"/>
    <w:rsid w:val="00FE7244"/>
    <w:rsid w:val="00FE7AA8"/>
    <w:rsid w:val="00FF0412"/>
    <w:rsid w:val="00FF4045"/>
    <w:rsid w:val="00FF47F3"/>
    <w:rsid w:val="00FF6094"/>
    <w:rsid w:val="00FF6719"/>
    <w:rsid w:val="00FF6D23"/>
    <w:rsid w:val="00FF799D"/>
    <w:rsid w:val="01754088"/>
    <w:rsid w:val="01F338D9"/>
    <w:rsid w:val="04E02A48"/>
    <w:rsid w:val="07195D4F"/>
    <w:rsid w:val="08EE0C41"/>
    <w:rsid w:val="091F16F3"/>
    <w:rsid w:val="0A5A5E2D"/>
    <w:rsid w:val="0B1E54CC"/>
    <w:rsid w:val="0B4544D4"/>
    <w:rsid w:val="0C3D5B61"/>
    <w:rsid w:val="0D472867"/>
    <w:rsid w:val="0D54200B"/>
    <w:rsid w:val="0F7C38D2"/>
    <w:rsid w:val="0F8C6010"/>
    <w:rsid w:val="10445480"/>
    <w:rsid w:val="106F20C1"/>
    <w:rsid w:val="10ED25BD"/>
    <w:rsid w:val="126B2BC5"/>
    <w:rsid w:val="12A81F25"/>
    <w:rsid w:val="14393CD0"/>
    <w:rsid w:val="154230A8"/>
    <w:rsid w:val="166A44FD"/>
    <w:rsid w:val="18536377"/>
    <w:rsid w:val="190F7DF0"/>
    <w:rsid w:val="19A55F32"/>
    <w:rsid w:val="19E92EAE"/>
    <w:rsid w:val="1B47068B"/>
    <w:rsid w:val="1C494AA5"/>
    <w:rsid w:val="1D9A5C8C"/>
    <w:rsid w:val="1DFB075C"/>
    <w:rsid w:val="1E375792"/>
    <w:rsid w:val="1F3304D8"/>
    <w:rsid w:val="200B4874"/>
    <w:rsid w:val="211A20DA"/>
    <w:rsid w:val="22324EEA"/>
    <w:rsid w:val="228671C8"/>
    <w:rsid w:val="235C1523"/>
    <w:rsid w:val="236F19BC"/>
    <w:rsid w:val="2727204A"/>
    <w:rsid w:val="279E7A4B"/>
    <w:rsid w:val="28D17A77"/>
    <w:rsid w:val="29FE5E91"/>
    <w:rsid w:val="2A253537"/>
    <w:rsid w:val="2A34411C"/>
    <w:rsid w:val="2EB26C74"/>
    <w:rsid w:val="2EBD68B6"/>
    <w:rsid w:val="2FA66ECA"/>
    <w:rsid w:val="30205E8D"/>
    <w:rsid w:val="30C31983"/>
    <w:rsid w:val="30D92ED7"/>
    <w:rsid w:val="30FF4EEE"/>
    <w:rsid w:val="31584A8B"/>
    <w:rsid w:val="31CA113F"/>
    <w:rsid w:val="332317BD"/>
    <w:rsid w:val="33394828"/>
    <w:rsid w:val="33827120"/>
    <w:rsid w:val="338751D5"/>
    <w:rsid w:val="358F205F"/>
    <w:rsid w:val="36185009"/>
    <w:rsid w:val="36AC41C0"/>
    <w:rsid w:val="36E42237"/>
    <w:rsid w:val="388E4356"/>
    <w:rsid w:val="398B3918"/>
    <w:rsid w:val="3C4F6101"/>
    <w:rsid w:val="3C9276A9"/>
    <w:rsid w:val="3C9E7504"/>
    <w:rsid w:val="3F127E08"/>
    <w:rsid w:val="40B247A3"/>
    <w:rsid w:val="42806F82"/>
    <w:rsid w:val="44576FEB"/>
    <w:rsid w:val="45F93304"/>
    <w:rsid w:val="46064E72"/>
    <w:rsid w:val="46430DBF"/>
    <w:rsid w:val="464F38DD"/>
    <w:rsid w:val="46A3716A"/>
    <w:rsid w:val="472509E6"/>
    <w:rsid w:val="47957149"/>
    <w:rsid w:val="4830526F"/>
    <w:rsid w:val="483C467D"/>
    <w:rsid w:val="48D03D27"/>
    <w:rsid w:val="49334D95"/>
    <w:rsid w:val="49CC64A2"/>
    <w:rsid w:val="4A0D279D"/>
    <w:rsid w:val="4A627522"/>
    <w:rsid w:val="4A8303FD"/>
    <w:rsid w:val="4BAD4050"/>
    <w:rsid w:val="4C093C2F"/>
    <w:rsid w:val="4C3F1BE0"/>
    <w:rsid w:val="4CB16E22"/>
    <w:rsid w:val="4D1A6EF9"/>
    <w:rsid w:val="4D2D3AC2"/>
    <w:rsid w:val="4E2C18C0"/>
    <w:rsid w:val="4EAE4DA6"/>
    <w:rsid w:val="4EEB6E5E"/>
    <w:rsid w:val="4F0B6356"/>
    <w:rsid w:val="52386B80"/>
    <w:rsid w:val="542B5EC2"/>
    <w:rsid w:val="561220C4"/>
    <w:rsid w:val="567A51A1"/>
    <w:rsid w:val="578F6B9B"/>
    <w:rsid w:val="57E37331"/>
    <w:rsid w:val="5CAA13E1"/>
    <w:rsid w:val="5CF2721B"/>
    <w:rsid w:val="5D132498"/>
    <w:rsid w:val="5E802DA7"/>
    <w:rsid w:val="5E9000E6"/>
    <w:rsid w:val="60802487"/>
    <w:rsid w:val="613114F0"/>
    <w:rsid w:val="648B7EC3"/>
    <w:rsid w:val="651A2F6C"/>
    <w:rsid w:val="65942932"/>
    <w:rsid w:val="66F95306"/>
    <w:rsid w:val="68B96C14"/>
    <w:rsid w:val="69B30308"/>
    <w:rsid w:val="6C3877D7"/>
    <w:rsid w:val="6C486D33"/>
    <w:rsid w:val="6D5B3FC0"/>
    <w:rsid w:val="6ED55149"/>
    <w:rsid w:val="6F8D2BB3"/>
    <w:rsid w:val="7117202D"/>
    <w:rsid w:val="716C29FF"/>
    <w:rsid w:val="719360E4"/>
    <w:rsid w:val="728B79C3"/>
    <w:rsid w:val="74234261"/>
    <w:rsid w:val="75747E26"/>
    <w:rsid w:val="75A42AD1"/>
    <w:rsid w:val="75BE0E73"/>
    <w:rsid w:val="76487C11"/>
    <w:rsid w:val="78124D8F"/>
    <w:rsid w:val="784F386C"/>
    <w:rsid w:val="79F245E1"/>
    <w:rsid w:val="79F71052"/>
    <w:rsid w:val="7A2535B7"/>
    <w:rsid w:val="7B4C0F30"/>
    <w:rsid w:val="7B644801"/>
    <w:rsid w:val="7C2C7CB1"/>
    <w:rsid w:val="7C6E1C4C"/>
    <w:rsid w:val="7CEA1273"/>
    <w:rsid w:val="7DA14546"/>
    <w:rsid w:val="7E216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5:docId w15:val="{97E6ABE9-8E33-48F1-878B-26DAB828C6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等线" w:eastAsia="等线" w:hAnsi="等线" w:cs="等线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locked="1" w:qFormat="1"/>
    <w:lsdException w:name="heading 2" w:locked="1" w:unhideWhenUsed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/>
    <w:lsdException w:name="footer" w:uiPriority="99" w:unhideWhenUsed="1"/>
    <w:lsdException w:name="index heading" w:semiHidden="1" w:unhideWhenUsed="1"/>
    <w:lsdException w:name="caption" w:locked="1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99" w:unhideWhenUsed="1" w:qFormat="1"/>
    <w:lsdException w:name="FollowedHyperlink" w:semiHidden="1" w:unhideWhenUsed="1"/>
    <w:lsdException w:name="Strong" w:locked="1" w:qFormat="1"/>
    <w:lsdException w:name="Emphasis" w:lock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iPriority="99" w:unhideWhenUsed="1" w:qFormat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locked="1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ascii="Calibri" w:eastAsia="宋体" w:hAnsi="Calibri" w:cs="Times New Roman"/>
      <w:kern w:val="2"/>
      <w:sz w:val="21"/>
      <w:szCs w:val="24"/>
    </w:rPr>
  </w:style>
  <w:style w:type="paragraph" w:styleId="1">
    <w:name w:val="heading 1"/>
    <w:basedOn w:val="a"/>
    <w:next w:val="a"/>
    <w:qFormat/>
    <w:locked/>
    <w:pPr>
      <w:spacing w:beforeAutospacing="1" w:afterAutospacing="1"/>
      <w:jc w:val="left"/>
      <w:outlineLvl w:val="0"/>
    </w:pPr>
    <w:rPr>
      <w:rFonts w:ascii="宋体" w:hAnsi="宋体" w:hint="eastAsia"/>
      <w:b/>
      <w:kern w:val="44"/>
      <w:sz w:val="48"/>
      <w:szCs w:val="48"/>
    </w:rPr>
  </w:style>
  <w:style w:type="paragraph" w:styleId="2">
    <w:name w:val="heading 2"/>
    <w:basedOn w:val="a"/>
    <w:next w:val="a"/>
    <w:link w:val="2Char"/>
    <w:unhideWhenUsed/>
    <w:locked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semiHidden/>
    <w:unhideWhenUsed/>
    <w:qFormat/>
    <w:pPr>
      <w:jc w:val="left"/>
    </w:pPr>
  </w:style>
  <w:style w:type="paragraph" w:styleId="a4">
    <w:name w:val="Balloon Text"/>
    <w:basedOn w:val="a"/>
    <w:link w:val="Char0"/>
    <w:semiHidden/>
    <w:unhideWhenUsed/>
    <w:qFormat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6">
    <w:name w:val="header"/>
    <w:basedOn w:val="a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semiHidden/>
    <w:unhideWhenUsed/>
    <w:qFormat/>
    <w:rPr>
      <w:rFonts w:ascii="Times New Roman" w:hAnsi="Times New Roman"/>
      <w:sz w:val="24"/>
    </w:rPr>
  </w:style>
  <w:style w:type="paragraph" w:styleId="a8">
    <w:name w:val="annotation subject"/>
    <w:basedOn w:val="a3"/>
    <w:next w:val="a3"/>
    <w:link w:val="Char2"/>
    <w:semiHidden/>
    <w:unhideWhenUsed/>
    <w:qFormat/>
    <w:rPr>
      <w:b/>
      <w:bCs/>
    </w:rPr>
  </w:style>
  <w:style w:type="table" w:styleId="a9">
    <w:name w:val="Table Grid"/>
    <w:basedOn w:val="a1"/>
    <w:qFormat/>
    <w:locked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line number"/>
    <w:basedOn w:val="a0"/>
    <w:semiHidden/>
    <w:unhideWhenUsed/>
    <w:qFormat/>
  </w:style>
  <w:style w:type="character" w:styleId="ab">
    <w:name w:val="Hyperlink"/>
    <w:uiPriority w:val="99"/>
    <w:unhideWhenUsed/>
    <w:qFormat/>
    <w:rPr>
      <w:color w:val="0000FF"/>
      <w:u w:val="single"/>
    </w:rPr>
  </w:style>
  <w:style w:type="character" w:styleId="ac">
    <w:name w:val="annotation reference"/>
    <w:basedOn w:val="a0"/>
    <w:semiHidden/>
    <w:unhideWhenUsed/>
    <w:qFormat/>
    <w:rPr>
      <w:sz w:val="21"/>
      <w:szCs w:val="21"/>
    </w:rPr>
  </w:style>
  <w:style w:type="character" w:styleId="HTML">
    <w:name w:val="HTML Cite"/>
    <w:uiPriority w:val="99"/>
    <w:semiHidden/>
    <w:unhideWhenUsed/>
    <w:qFormat/>
    <w:rPr>
      <w:i/>
      <w:iCs/>
    </w:rPr>
  </w:style>
  <w:style w:type="paragraph" w:customStyle="1" w:styleId="10">
    <w:name w:val="列出段落1"/>
    <w:basedOn w:val="a"/>
    <w:uiPriority w:val="99"/>
    <w:qFormat/>
    <w:pPr>
      <w:ind w:firstLineChars="200" w:firstLine="420"/>
    </w:pPr>
  </w:style>
  <w:style w:type="character" w:customStyle="1" w:styleId="apple-converted-space">
    <w:name w:val="apple-converted-space"/>
    <w:qFormat/>
  </w:style>
  <w:style w:type="character" w:customStyle="1" w:styleId="reference-text">
    <w:name w:val="reference-text"/>
    <w:qFormat/>
  </w:style>
  <w:style w:type="character" w:customStyle="1" w:styleId="mw-cite-backlink">
    <w:name w:val="mw-cite-backlink"/>
    <w:qFormat/>
  </w:style>
  <w:style w:type="character" w:customStyle="1" w:styleId="cite-accessibility-label">
    <w:name w:val="cite-accessibility-label"/>
    <w:qFormat/>
  </w:style>
  <w:style w:type="character" w:customStyle="1" w:styleId="plainlinks">
    <w:name w:val="plainlinks"/>
    <w:qFormat/>
  </w:style>
  <w:style w:type="character" w:customStyle="1" w:styleId="Char0">
    <w:name w:val="批注框文本 Char"/>
    <w:basedOn w:val="a0"/>
    <w:link w:val="a4"/>
    <w:semiHidden/>
    <w:qFormat/>
    <w:rPr>
      <w:rFonts w:ascii="Calibri" w:hAnsi="Calibri"/>
      <w:kern w:val="2"/>
      <w:sz w:val="18"/>
      <w:szCs w:val="18"/>
    </w:rPr>
  </w:style>
  <w:style w:type="character" w:customStyle="1" w:styleId="Char">
    <w:name w:val="批注文字 Char"/>
    <w:basedOn w:val="a0"/>
    <w:link w:val="a3"/>
    <w:semiHidden/>
    <w:qFormat/>
    <w:rPr>
      <w:rFonts w:ascii="Calibri" w:hAnsi="Calibri"/>
      <w:kern w:val="2"/>
      <w:sz w:val="21"/>
      <w:szCs w:val="24"/>
    </w:rPr>
  </w:style>
  <w:style w:type="character" w:customStyle="1" w:styleId="Char2">
    <w:name w:val="批注主题 Char"/>
    <w:basedOn w:val="Char"/>
    <w:link w:val="a8"/>
    <w:semiHidden/>
    <w:qFormat/>
    <w:rPr>
      <w:rFonts w:ascii="Calibri" w:hAnsi="Calibri"/>
      <w:b/>
      <w:bCs/>
      <w:kern w:val="2"/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qFormat/>
    <w:rPr>
      <w:rFonts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kern w:val="2"/>
      <w:szCs w:val="24"/>
    </w:rPr>
  </w:style>
  <w:style w:type="paragraph" w:customStyle="1" w:styleId="11">
    <w:name w:val="修订1"/>
    <w:hidden/>
    <w:uiPriority w:val="99"/>
    <w:semiHidden/>
    <w:qFormat/>
    <w:rPr>
      <w:rFonts w:ascii="Calibri" w:eastAsia="宋体" w:hAnsi="Calibri" w:cs="Times New Roman"/>
      <w:kern w:val="2"/>
      <w:sz w:val="21"/>
      <w:szCs w:val="24"/>
    </w:rPr>
  </w:style>
  <w:style w:type="character" w:customStyle="1" w:styleId="2Char">
    <w:name w:val="标题 2 Char"/>
    <w:basedOn w:val="a0"/>
    <w:link w:val="2"/>
    <w:qFormat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Char1">
    <w:name w:val="页脚 Char"/>
    <w:basedOn w:val="a0"/>
    <w:link w:val="a5"/>
    <w:uiPriority w:val="99"/>
    <w:qFormat/>
    <w:rPr>
      <w:rFonts w:ascii="Calibri" w:hAnsi="Calibri"/>
      <w:kern w:val="2"/>
      <w:sz w:val="18"/>
      <w:szCs w:val="18"/>
    </w:rPr>
  </w:style>
  <w:style w:type="paragraph" w:styleId="ad">
    <w:name w:val="List Paragraph"/>
    <w:basedOn w:val="a"/>
    <w:uiPriority w:val="99"/>
    <w:qFormat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946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istliuchao@163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1.tif"/><Relationship Id="rId4" Type="http://schemas.openxmlformats.org/officeDocument/2006/relationships/settings" Target="settings.xml"/><Relationship Id="rId9" Type="http://schemas.openxmlformats.org/officeDocument/2006/relationships/hyperlink" Target="mailto:gqzhang@jiangnan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Tahoma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Tahoma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atMod val="350000"/>
                <a:shade val="99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592F4F2-24ED-4EEF-AA2F-31D6031515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</TotalTime>
  <Pages>3</Pages>
  <Words>1086</Words>
  <Characters>6191</Characters>
  <Application>Microsoft Office Word</Application>
  <DocSecurity>0</DocSecurity>
  <Lines>51</Lines>
  <Paragraphs>14</Paragraphs>
  <ScaleCrop>false</ScaleCrop>
  <Company>TianKong</Company>
  <LinksUpToDate>false</LinksUpToDate>
  <CharactersWithSpaces>72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Synthetic Iterative Pathway for Carbon Chain Elongation from 2-Keto Acids</dc:title>
  <dc:creator>lenovo</dc:creator>
  <cp:lastModifiedBy>User</cp:lastModifiedBy>
  <cp:revision>93</cp:revision>
  <dcterms:created xsi:type="dcterms:W3CDTF">2019-01-14T07:50:00Z</dcterms:created>
  <dcterms:modified xsi:type="dcterms:W3CDTF">2021-07-31T1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612</vt:lpwstr>
  </property>
</Properties>
</file>